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019C1" w14:textId="77777777" w:rsidR="00CB7856" w:rsidRDefault="00CB7856" w:rsidP="00CB7856">
      <w:pPr>
        <w:pStyle w:val="Heading3"/>
        <w:bidi w:val="0"/>
      </w:pPr>
      <w:r>
        <w:t>Schedule</w:t>
      </w:r>
    </w:p>
    <w:p w14:paraId="2788F16F" w14:textId="77777777" w:rsidR="00CB7856" w:rsidRDefault="00CB7856" w:rsidP="00CB7856">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4BA2ED84" w14:textId="77777777" w:rsidR="00CB7856" w:rsidRDefault="00CB7856" w:rsidP="00CB7856">
      <w:pPr>
        <w:pStyle w:val="NoSpacing"/>
        <w:ind w:left="720"/>
      </w:pPr>
      <w:r>
        <w:rPr>
          <w:rFonts w:hint="cs"/>
          <w:rtl/>
        </w:rPr>
        <w:t>לכל בוחן לרשום שורה שמסבירה מדוע התחום בו הוא עוסק רלוונטי לתזה שלי.</w:t>
      </w:r>
    </w:p>
    <w:p w14:paraId="447EB1A7" w14:textId="77777777" w:rsidR="00CB7856" w:rsidRDefault="00CB7856" w:rsidP="00CB7856">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4B721F32" w14:textId="77777777" w:rsidR="00CB7856" w:rsidRDefault="00CB7856" w:rsidP="00CB7856">
      <w:pPr>
        <w:pStyle w:val="NoSpacing"/>
        <w:numPr>
          <w:ilvl w:val="0"/>
          <w:numId w:val="10"/>
        </w:numPr>
      </w:pPr>
      <w:r>
        <w:rPr>
          <w:rFonts w:hint="cs"/>
          <w:rtl/>
        </w:rPr>
        <w:t>הבחונים צריכים לקרוא את העבודה ולתת לה ציון לפני המבחן תזה.</w:t>
      </w:r>
    </w:p>
    <w:p w14:paraId="74239E99" w14:textId="77777777" w:rsidR="00CB7856" w:rsidRDefault="00CB7856" w:rsidP="00CB7856">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158840D5" w14:textId="77777777" w:rsidR="00CB7856" w:rsidRDefault="00CB7856" w:rsidP="00CB7856">
      <w:pPr>
        <w:pStyle w:val="NoSpacing"/>
        <w:ind w:left="720"/>
      </w:pPr>
      <w:r>
        <w:rPr>
          <w:rFonts w:hint="cs"/>
          <w:rtl/>
        </w:rPr>
        <w:t>המועד לבחינה עד חודש אחרי הגשת העבודה למזכירות במייל.</w:t>
      </w:r>
    </w:p>
    <w:p w14:paraId="272BD890" w14:textId="77777777" w:rsidR="00CB7856" w:rsidRDefault="00CB7856" w:rsidP="00CB7856">
      <w:pPr>
        <w:pStyle w:val="NoSpacing"/>
        <w:numPr>
          <w:ilvl w:val="0"/>
          <w:numId w:val="10"/>
        </w:numPr>
      </w:pPr>
      <w:r>
        <w:rPr>
          <w:rFonts w:hint="cs"/>
          <w:rtl/>
        </w:rPr>
        <w:t xml:space="preserve">מבחן תזה (הגנת תזה) יכול להיערך </w:t>
      </w:r>
      <w:r w:rsidRPr="00A75EC8">
        <w:rPr>
          <w:rFonts w:hint="cs"/>
          <w:b/>
          <w:bCs/>
          <w:rtl/>
        </w:rPr>
        <w:t>עד ה18.10.</w:t>
      </w:r>
    </w:p>
    <w:p w14:paraId="581FD418" w14:textId="77777777" w:rsidR="00CB7856" w:rsidRDefault="00CB7856" w:rsidP="00CB7856">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58187702" w14:textId="77777777" w:rsidR="00CB7856" w:rsidRDefault="00CB7856" w:rsidP="00CB7856">
      <w:pPr>
        <w:pStyle w:val="NoSpacing"/>
        <w:numPr>
          <w:ilvl w:val="1"/>
          <w:numId w:val="10"/>
        </w:numPr>
      </w:pPr>
      <w:r>
        <w:rPr>
          <w:rFonts w:hint="cs"/>
          <w:rtl/>
        </w:rPr>
        <w:t>מילוי חובות לימודים</w:t>
      </w:r>
    </w:p>
    <w:p w14:paraId="3D9A5CD8" w14:textId="77777777" w:rsidR="00CB7856" w:rsidRDefault="00CB7856" w:rsidP="00CB7856">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65E8B17E" w14:textId="77777777" w:rsidR="00CB7856" w:rsidRDefault="00CB7856" w:rsidP="00CB7856">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AEE259C" w14:textId="77777777" w:rsidR="00CB7856" w:rsidRDefault="00CB7856" w:rsidP="00CB7856">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0D25AEA9" w14:textId="77777777" w:rsidR="00CB7856" w:rsidRDefault="00CB7856" w:rsidP="00CB7856">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79AA4CD4" w14:textId="77777777" w:rsidR="00CB7856" w:rsidRDefault="00CB7856" w:rsidP="00CB7856">
      <w:pPr>
        <w:pStyle w:val="NoSpacing"/>
        <w:numPr>
          <w:ilvl w:val="0"/>
          <w:numId w:val="10"/>
        </w:numPr>
      </w:pPr>
      <w:r>
        <w:rPr>
          <w:rFonts w:hint="cs"/>
          <w:rtl/>
        </w:rPr>
        <w:t>לאחר מכן יש להזמין טופס טיולים דיגיטלי במערכת מידע אישי לתלמיד.</w:t>
      </w:r>
    </w:p>
    <w:p w14:paraId="15524D24" w14:textId="77777777" w:rsidR="00CB7856" w:rsidRDefault="00CB7856" w:rsidP="00CB7856">
      <w:pPr>
        <w:pStyle w:val="NoSpacing"/>
        <w:ind w:left="360"/>
      </w:pPr>
    </w:p>
    <w:p w14:paraId="116615C1" w14:textId="77777777" w:rsidR="00CB7856" w:rsidRDefault="00CB7856" w:rsidP="00CB7856">
      <w:pPr>
        <w:pStyle w:val="Heading3"/>
        <w:bidi w:val="0"/>
        <w:rPr>
          <w:rtl/>
        </w:rPr>
      </w:pPr>
      <w:r>
        <w:t>Structure</w:t>
      </w:r>
    </w:p>
    <w:p w14:paraId="145D3F05" w14:textId="77777777" w:rsidR="00CB7856" w:rsidRDefault="00CB7856" w:rsidP="00CB7856">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5847553E" w14:textId="77777777" w:rsidR="00CB7856" w:rsidRDefault="00CB7856" w:rsidP="00CB7856">
      <w:pPr>
        <w:pStyle w:val="NoSpacing"/>
      </w:pPr>
      <w:r>
        <w:rPr>
          <w:rFonts w:hint="cs"/>
          <w:rtl/>
        </w:rPr>
        <w:t>הנחיות כתיבה:</w:t>
      </w:r>
    </w:p>
    <w:p w14:paraId="439E0EBB" w14:textId="77777777" w:rsidR="00CB7856" w:rsidRDefault="00CB7856" w:rsidP="00CB7856">
      <w:pPr>
        <w:pStyle w:val="NoSpacing"/>
        <w:numPr>
          <w:ilvl w:val="0"/>
          <w:numId w:val="11"/>
        </w:numPr>
      </w:pPr>
      <w:r>
        <w:rPr>
          <w:rFonts w:hint="cs"/>
          <w:rtl/>
        </w:rPr>
        <w:t>לא יותר מ-100 עמודים</w:t>
      </w:r>
    </w:p>
    <w:p w14:paraId="21A7E24B" w14:textId="77777777" w:rsidR="00CB7856" w:rsidRDefault="00CB7856" w:rsidP="00CB7856">
      <w:pPr>
        <w:pStyle w:val="NoSpacing"/>
        <w:numPr>
          <w:ilvl w:val="0"/>
          <w:numId w:val="11"/>
        </w:numPr>
      </w:pPr>
      <w:r>
        <w:rPr>
          <w:rFonts w:hint="cs"/>
          <w:rtl/>
        </w:rPr>
        <w:t>רווח 1.5 פונט 12</w:t>
      </w:r>
    </w:p>
    <w:p w14:paraId="40A1203A" w14:textId="77777777" w:rsidR="00CB7856" w:rsidRDefault="00CB7856" w:rsidP="00CB7856">
      <w:pPr>
        <w:pStyle w:val="NoSpacing"/>
        <w:numPr>
          <w:ilvl w:val="0"/>
          <w:numId w:val="11"/>
        </w:numPr>
      </w:pPr>
      <w:r>
        <w:rPr>
          <w:rFonts w:hint="cs"/>
          <w:rtl/>
        </w:rPr>
        <w:t>מבנה:</w:t>
      </w:r>
    </w:p>
    <w:p w14:paraId="005E27C4" w14:textId="77777777" w:rsidR="00CB7856" w:rsidRDefault="00CB7856" w:rsidP="00CB7856">
      <w:pPr>
        <w:pStyle w:val="NoSpacing"/>
        <w:numPr>
          <w:ilvl w:val="1"/>
          <w:numId w:val="11"/>
        </w:numPr>
      </w:pPr>
      <w:r>
        <w:rPr>
          <w:rtl/>
        </w:rPr>
        <w:t xml:space="preserve">דף שער - בעברית ובאנגלית בשני צידי העבודה בהתאם לשפה (דוגמאות בסוף המסמך) </w:t>
      </w:r>
    </w:p>
    <w:p w14:paraId="372843C0" w14:textId="77777777" w:rsidR="00CB7856" w:rsidRDefault="00CB7856" w:rsidP="00CB7856">
      <w:pPr>
        <w:pStyle w:val="NoSpacing"/>
        <w:numPr>
          <w:ilvl w:val="1"/>
          <w:numId w:val="11"/>
        </w:numPr>
      </w:pPr>
      <w:r>
        <w:rPr>
          <w:rtl/>
        </w:rPr>
        <w:t>תקציר - בעברית ובאנגלית בהיקף של 1-2 עמודים בשני צידי העבודה בהתאם</w:t>
      </w:r>
    </w:p>
    <w:p w14:paraId="1EBBE369" w14:textId="77777777" w:rsidR="00CB7856" w:rsidRDefault="00CB7856" w:rsidP="00CB7856">
      <w:pPr>
        <w:pStyle w:val="NoSpacing"/>
        <w:numPr>
          <w:ilvl w:val="1"/>
          <w:numId w:val="11"/>
        </w:numPr>
      </w:pPr>
      <w:r>
        <w:rPr>
          <w:rtl/>
        </w:rPr>
        <w:t>תוכן העניינים</w:t>
      </w:r>
    </w:p>
    <w:p w14:paraId="29100006" w14:textId="77777777" w:rsidR="00CB7856" w:rsidRDefault="00CB7856" w:rsidP="00CB7856">
      <w:pPr>
        <w:pStyle w:val="NoSpacing"/>
        <w:numPr>
          <w:ilvl w:val="1"/>
          <w:numId w:val="11"/>
        </w:numPr>
      </w:pPr>
      <w:r>
        <w:rPr>
          <w:rtl/>
        </w:rPr>
        <w:t>מבוא -  תיאור מלא של מקורות המידע עליהם מסתמך המחקר, הצגת הבעיה הנחקרת ומהי ההצדקה לחקור אותה</w:t>
      </w:r>
    </w:p>
    <w:p w14:paraId="65DDA797" w14:textId="77777777" w:rsidR="00CB7856" w:rsidRDefault="00CB7856" w:rsidP="00CB7856">
      <w:pPr>
        <w:pStyle w:val="NoSpacing"/>
        <w:numPr>
          <w:ilvl w:val="1"/>
          <w:numId w:val="11"/>
        </w:numPr>
      </w:pPr>
      <w:r>
        <w:rPr>
          <w:rtl/>
        </w:rPr>
        <w:t>היפותזה ומטרות המחקר</w:t>
      </w:r>
    </w:p>
    <w:p w14:paraId="03733BA7" w14:textId="77777777" w:rsidR="00CB7856" w:rsidRDefault="00CB7856" w:rsidP="00CB7856">
      <w:pPr>
        <w:pStyle w:val="NoSpacing"/>
        <w:numPr>
          <w:ilvl w:val="1"/>
          <w:numId w:val="11"/>
        </w:numPr>
      </w:pPr>
      <w:r>
        <w:rPr>
          <w:rtl/>
        </w:rPr>
        <w:t>שיטות וחומרים - פירוט החומרים ושיטות העבודה שננקטו במהלך המחקר</w:t>
      </w:r>
    </w:p>
    <w:p w14:paraId="76C42971" w14:textId="77777777" w:rsidR="00CB7856" w:rsidRDefault="00CB7856" w:rsidP="00CB7856">
      <w:pPr>
        <w:pStyle w:val="NoSpacing"/>
        <w:numPr>
          <w:ilvl w:val="1"/>
          <w:numId w:val="11"/>
        </w:numPr>
      </w:pPr>
      <w:r>
        <w:rPr>
          <w:rtl/>
        </w:rPr>
        <w:t>תוצאות - פירוט תוצאות הניסויים שנערכו ועיבוד התוצאות לצורך הסקת המסקנות</w:t>
      </w:r>
    </w:p>
    <w:p w14:paraId="5E76C198" w14:textId="77777777" w:rsidR="00CB7856" w:rsidRDefault="00CB7856" w:rsidP="00CB7856">
      <w:pPr>
        <w:pStyle w:val="NoSpacing"/>
        <w:numPr>
          <w:ilvl w:val="1"/>
          <w:numId w:val="11"/>
        </w:numPr>
      </w:pPr>
      <w:r>
        <w:rPr>
          <w:rtl/>
        </w:rPr>
        <w:t>דיון -  דיון ממצה ומקיף המציין את המסקנות ואת הסימוכין המדעיים המצדיקים את הסקתן</w:t>
      </w:r>
    </w:p>
    <w:p w14:paraId="0CEDD3A4" w14:textId="77777777" w:rsidR="00CB7856" w:rsidRDefault="00CB7856" w:rsidP="00CB7856">
      <w:pPr>
        <w:pStyle w:val="NoSpacing"/>
        <w:numPr>
          <w:ilvl w:val="1"/>
          <w:numId w:val="11"/>
        </w:numPr>
      </w:pPr>
      <w:r>
        <w:rPr>
          <w:rtl/>
        </w:rPr>
        <w:t xml:space="preserve">סיכום </w:t>
      </w:r>
    </w:p>
    <w:p w14:paraId="1ADCF1E1" w14:textId="77777777" w:rsidR="00CB7856" w:rsidRDefault="00CB7856" w:rsidP="00CB7856">
      <w:pPr>
        <w:pStyle w:val="NoSpacing"/>
        <w:numPr>
          <w:ilvl w:val="1"/>
          <w:numId w:val="11"/>
        </w:numPr>
      </w:pPr>
      <w:r>
        <w:rPr>
          <w:rtl/>
        </w:rPr>
        <w:t>נספחים (איורים וטבלאות) - אם הם אינם בגוף החיבור</w:t>
      </w:r>
    </w:p>
    <w:p w14:paraId="2937FA2A" w14:textId="77777777" w:rsidR="00CB7856" w:rsidRPr="00500448" w:rsidRDefault="00CB7856" w:rsidP="00CB7856">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B424078" w14:textId="77777777" w:rsidR="00CB7856" w:rsidRPr="00CB7856" w:rsidRDefault="00CB7856" w:rsidP="00CB7856"/>
    <w:p w14:paraId="720D1DE0" w14:textId="3305A972" w:rsidR="00976673" w:rsidRDefault="00976673" w:rsidP="00CB7856">
      <w:pPr>
        <w:pStyle w:val="Heading3"/>
        <w:bidi w:val="0"/>
      </w:pPr>
      <w:commentRangeStart w:id="1"/>
      <w:commentRangeStart w:id="2"/>
      <w:commentRangeStart w:id="3"/>
      <w:r>
        <w:lastRenderedPageBreak/>
        <w:t>Introduction</w:t>
      </w:r>
      <w:commentRangeEnd w:id="1"/>
      <w:r w:rsidR="003F1865">
        <w:rPr>
          <w:rStyle w:val="CommentReference"/>
          <w:rFonts w:eastAsia="David" w:cs="David"/>
          <w:b w:val="0"/>
          <w:bCs w:val="0"/>
          <w:color w:val="auto"/>
        </w:rPr>
        <w:commentReference w:id="1"/>
      </w:r>
      <w:commentRangeEnd w:id="2"/>
      <w:r w:rsidR="00681FA4">
        <w:rPr>
          <w:rStyle w:val="CommentReference"/>
          <w:rFonts w:eastAsia="David" w:cs="David"/>
          <w:b w:val="0"/>
          <w:bCs w:val="0"/>
          <w:color w:val="auto"/>
        </w:rPr>
        <w:commentReference w:id="2"/>
      </w:r>
      <w:commentRangeEnd w:id="3"/>
      <w:r w:rsidR="00FF2CE9">
        <w:rPr>
          <w:rStyle w:val="CommentReference"/>
          <w:rFonts w:eastAsia="David" w:cs="David"/>
          <w:b w:val="0"/>
          <w:bCs w:val="0"/>
          <w:color w:val="auto"/>
        </w:rPr>
        <w:commentReference w:id="3"/>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4"/>
      <w:r w:rsidR="00321DDE">
        <w:t>[ref]</w:t>
      </w:r>
      <w:commentRangeEnd w:id="4"/>
      <w:r w:rsidR="00321DDE">
        <w:rPr>
          <w:rStyle w:val="CommentReference"/>
        </w:rPr>
        <w:commentReference w:id="4"/>
      </w:r>
      <w:r>
        <w:t xml:space="preserve">. For example, upon seeing a ball flying our direction, we process its trajectory and the likelihood of it hitting us. The produced results can lead to a change in behavior – like ducking the ball in this case </w:t>
      </w:r>
      <w:commentRangeStart w:id="5"/>
      <w:r w:rsidR="00AE0B16">
        <w:t>[ref]</w:t>
      </w:r>
      <w:commentRangeEnd w:id="5"/>
      <w:r w:rsidR="00AE0B16">
        <w:rPr>
          <w:rStyle w:val="CommentReference"/>
        </w:rPr>
        <w:commentReference w:id="5"/>
      </w:r>
      <w:r>
        <w:t xml:space="preserve"> – and/or to internal changes, like the induction of fear</w:t>
      </w:r>
      <w:r w:rsidR="00D31A9B">
        <w:t xml:space="preserve"> </w:t>
      </w:r>
      <w:commentRangeStart w:id="6"/>
      <w:r w:rsidR="00D31A9B">
        <w:t>[ref]</w:t>
      </w:r>
      <w:commentRangeEnd w:id="6"/>
      <w:r w:rsidR="00ED0205">
        <w:rPr>
          <w:rStyle w:val="CommentReference"/>
        </w:rPr>
        <w:commentReference w:id="6"/>
      </w:r>
      <w:r>
        <w:t>. Some of these processes are also accompanied by conscious experiences</w:t>
      </w:r>
      <w:r w:rsidR="002A75DD">
        <w:t xml:space="preserve"> </w:t>
      </w:r>
      <w:commentRangeStart w:id="7"/>
      <w:r w:rsidR="002A75DD">
        <w:t>[ref]</w:t>
      </w:r>
      <w:commentRangeEnd w:id="7"/>
      <w:r w:rsidR="00650981">
        <w:rPr>
          <w:rStyle w:val="CommentReference"/>
        </w:rPr>
        <w:commentReference w:id="7"/>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8"/>
      <w:r w:rsidR="00650981">
        <w:t>[ref]</w:t>
      </w:r>
      <w:r w:rsidR="002A5026">
        <w:t>. Importantly however</w:t>
      </w:r>
      <w:r>
        <w:t xml:space="preserve"> </w:t>
      </w:r>
      <w:commentRangeEnd w:id="8"/>
      <w:r w:rsidR="00FF52AF">
        <w:rPr>
          <w:rStyle w:val="CommentReference"/>
        </w:rPr>
        <w:commentReference w:id="8"/>
      </w:r>
      <w:r>
        <w:t>, I might still duck the ball following some automated response triggered by unconscious processing</w:t>
      </w:r>
      <w:r w:rsidR="00E819AE">
        <w:t xml:space="preserve"> </w:t>
      </w:r>
      <w:commentRangeStart w:id="9"/>
      <w:r w:rsidR="00E819AE">
        <w:t>[ref]</w:t>
      </w:r>
      <w:commentRangeEnd w:id="9"/>
      <w:r w:rsidR="00381020">
        <w:rPr>
          <w:rStyle w:val="CommentReference"/>
        </w:rPr>
        <w:commentReference w:id="9"/>
      </w:r>
      <w:r>
        <w:t>. What differentiates between such conscious and unconscious processing?</w:t>
      </w:r>
    </w:p>
    <w:p w14:paraId="7C5A19A4" w14:textId="77777777" w:rsidR="003B6230" w:rsidRDefault="003B6230" w:rsidP="003B6230">
      <w:pPr>
        <w:pStyle w:val="NoSpacing"/>
        <w:bidi w:val="0"/>
      </w:pPr>
    </w:p>
    <w:p w14:paraId="13B45041" w14:textId="307B097B"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10"/>
      <w:r w:rsidR="00ED3BE7">
        <w:t>[ref]</w:t>
      </w:r>
      <w:commentRangeEnd w:id="10"/>
      <w:r w:rsidR="00ED3BE7">
        <w:rPr>
          <w:rStyle w:val="CommentReference"/>
        </w:rPr>
        <w:commentReference w:id="10"/>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1"/>
      <w:r w:rsidR="00921740">
        <w:t>[ref]</w:t>
      </w:r>
      <w:commentRangeEnd w:id="11"/>
      <w:r w:rsidR="00921740">
        <w:rPr>
          <w:rStyle w:val="CommentReference"/>
        </w:rPr>
        <w:commentReference w:id="11"/>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2"/>
      <w:r w:rsidR="00921740">
        <w:t>[ref]</w:t>
      </w:r>
      <w:commentRangeEnd w:id="12"/>
      <w:r w:rsidR="00921740">
        <w:rPr>
          <w:rStyle w:val="CommentReference"/>
        </w:rPr>
        <w:commentReference w:id="12"/>
      </w:r>
      <w:r w:rsidR="000E6BB5">
        <w:t>.</w:t>
      </w:r>
      <w:r w:rsidR="00043EEA">
        <w:t xml:space="preserve"> Invisibility can also be achieved by diverting attention away from the stimulus</w:t>
      </w:r>
      <w:r w:rsidR="00921740">
        <w:t xml:space="preserve"> </w:t>
      </w:r>
      <w:commentRangeStart w:id="13"/>
      <w:r w:rsidR="00921740">
        <w:t>[ref]</w:t>
      </w:r>
      <w:commentRangeEnd w:id="13"/>
      <w:r w:rsidR="00231BF7">
        <w:rPr>
          <w:rStyle w:val="CommentReference"/>
        </w:rPr>
        <w:commentReference w:id="13"/>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4"/>
      <w:r w:rsidR="001C015A">
        <w:t>REF</w:t>
      </w:r>
      <w:commentRangeEnd w:id="14"/>
      <w:r w:rsidR="001C015A">
        <w:rPr>
          <w:rStyle w:val="CommentReference"/>
        </w:rPr>
        <w:commentReference w:id="14"/>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5"/>
      <w:r w:rsidR="008A7E8F">
        <w:t>[ref]</w:t>
      </w:r>
      <w:commentRangeEnd w:id="15"/>
      <w:r w:rsidR="00177DA9">
        <w:rPr>
          <w:rStyle w:val="CommentReference"/>
        </w:rPr>
        <w:commentReference w:id="15"/>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6"/>
      <w:r w:rsidR="00177DA9">
        <w:t>[ref]</w:t>
      </w:r>
      <w:commentRangeEnd w:id="16"/>
      <w:r w:rsidR="00F66FE7">
        <w:rPr>
          <w:rStyle w:val="CommentReference"/>
        </w:rPr>
        <w:commentReference w:id="16"/>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265B169E" w:rsidR="00992077" w:rsidRDefault="00992077" w:rsidP="00E04EF4">
      <w:pPr>
        <w:pStyle w:val="NoSpacing"/>
        <w:bidi w:val="0"/>
      </w:pPr>
      <w:r>
        <w:t xml:space="preserve">One point of disagreement concerns the extent of semantic processing without awareness </w:t>
      </w:r>
      <w:r w:rsidR="00535D8D">
        <w:t>[</w:t>
      </w:r>
      <w:commentRangeStart w:id="17"/>
      <w:commentRangeStart w:id="18"/>
      <w:r w:rsidR="00535D8D">
        <w:t>ref</w:t>
      </w:r>
      <w:commentRangeEnd w:id="17"/>
      <w:r w:rsidR="00535D8D">
        <w:rPr>
          <w:rStyle w:val="CommentReference"/>
        </w:rPr>
        <w:commentReference w:id="17"/>
      </w:r>
      <w:commentRangeEnd w:id="18"/>
      <w:r w:rsidR="00535D8D">
        <w:rPr>
          <w:rStyle w:val="CommentReference"/>
        </w:rPr>
        <w:commentReference w:id="18"/>
      </w:r>
      <w:r w:rsidR="003727D0">
        <w:t>]</w:t>
      </w:r>
      <w:r>
        <w:t xml:space="preserve">. Among other paradigms, this has often been studied </w:t>
      </w:r>
      <w:r w:rsidR="004F5838">
        <w:t xml:space="preserve">using </w:t>
      </w:r>
      <w:r w:rsidR="00440DBF">
        <w:t>priming</w:t>
      </w:r>
      <w:r w:rsidR="00A71002">
        <w:t>,</w:t>
      </w:r>
      <w:r w:rsidR="00440DBF">
        <w:t xml:space="preserve"> </w:t>
      </w:r>
      <w:commentRangeStart w:id="19"/>
      <w:r w:rsidR="004F5838">
        <w:t>[ref]</w:t>
      </w:r>
      <w:commentRangeEnd w:id="19"/>
      <w:r w:rsidR="004F5838">
        <w:rPr>
          <w:rStyle w:val="CommentReference"/>
        </w:rPr>
        <w:commentReference w:id="19"/>
      </w:r>
      <w:r w:rsidR="004F5838">
        <w:t xml:space="preserve"> where </w:t>
      </w:r>
      <w:r w:rsidR="00C05794">
        <w:t xml:space="preserve">a participant is </w:t>
      </w:r>
      <w:r w:rsidR="00EE5CFF">
        <w:t xml:space="preserve">asked </w:t>
      </w:r>
      <w:r w:rsidR="00C05794">
        <w:t>to perform a certain task on a target stimulus</w:t>
      </w:r>
      <w:ins w:id="20" w:author="Chen Heller" w:date="2022-08-09T09:31:00Z">
        <w:r w:rsidR="009F6ACE">
          <w:t xml:space="preserve"> (e.g., classify as word/non-word)</w:t>
        </w:r>
      </w:ins>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21"/>
      <w:commentRangeStart w:id="22"/>
      <w:r w:rsidR="00EE5CFF">
        <w:t>ref</w:t>
      </w:r>
      <w:commentRangeEnd w:id="21"/>
      <w:r w:rsidR="00EE5CFF">
        <w:rPr>
          <w:rStyle w:val="CommentReference"/>
        </w:rPr>
        <w:commentReference w:id="21"/>
      </w:r>
      <w:commentRangeEnd w:id="22"/>
      <w:r w:rsidR="00645173">
        <w:rPr>
          <w:rStyle w:val="CommentReference"/>
        </w:rPr>
        <w:commentReference w:id="22"/>
      </w:r>
      <w:r w:rsidR="00EE5CFF">
        <w:t>)</w:t>
      </w:r>
      <w:r w:rsidR="00692575">
        <w:t xml:space="preserve">. To </w:t>
      </w:r>
      <w:r w:rsidR="00AE02F9">
        <w:t>ensure</w:t>
      </w:r>
      <w:r w:rsidR="00692575">
        <w:t xml:space="preserve"> that </w:t>
      </w:r>
      <w:r w:rsidR="007E738E">
        <w:t xml:space="preserve">the prime was indeed invisible, </w:t>
      </w:r>
      <w:r w:rsidR="00692575">
        <w:t>a</w:t>
      </w:r>
      <w:del w:id="23" w:author="Chen Heller" w:date="2022-08-04T15:16:00Z">
        <w:r w:rsidR="00692575" w:rsidDel="003D5963">
          <w:delText>n</w:delText>
        </w:r>
      </w:del>
      <w:r w:rsidR="00692575">
        <w:t xml:space="preserve"> </w:t>
      </w:r>
      <w:ins w:id="24" w:author="Chen Heller" w:date="2022-08-04T15:14:00Z">
        <w:r w:rsidR="000B0811">
          <w:t xml:space="preserve">subjective </w:t>
        </w:r>
      </w:ins>
      <w:del w:id="25" w:author="Chen Heller" w:date="2022-08-04T15:14:00Z">
        <w:r w:rsidR="00692575" w:rsidDel="000B0811">
          <w:delText xml:space="preserve">objective </w:delText>
        </w:r>
      </w:del>
      <w:r w:rsidR="00692575">
        <w:t xml:space="preserve">and / or </w:t>
      </w:r>
      <w:ins w:id="26" w:author="Chen Heller" w:date="2022-08-04T15:14:00Z">
        <w:r w:rsidR="000B0811">
          <w:t xml:space="preserve">objective </w:t>
        </w:r>
      </w:ins>
      <w:del w:id="27" w:author="Chen Heller" w:date="2022-08-04T15:14:00Z">
        <w:r w:rsidR="00692575" w:rsidDel="000B0811">
          <w:delText xml:space="preserve">subjective </w:delText>
        </w:r>
      </w:del>
      <w:r w:rsidR="00692575">
        <w:t>measure of prime awareness is</w:t>
      </w:r>
      <w:r w:rsidR="00CE3CE8">
        <w:t xml:space="preserve"> typically administered</w:t>
      </w:r>
      <w:ins w:id="28" w:author="Chen Heller" w:date="2022-08-04T15:10:00Z">
        <w:r w:rsidR="00AD4AD4">
          <w:t xml:space="preserve">. </w:t>
        </w:r>
      </w:ins>
      <w:ins w:id="29" w:author="Chen Heller" w:date="2022-08-09T09:40:00Z">
        <w:r w:rsidR="00AC77B8">
          <w:t>A</w:t>
        </w:r>
      </w:ins>
      <w:ins w:id="30" w:author="Chen Heller" w:date="2022-08-04T15:14:00Z">
        <w:r w:rsidR="000B0811">
          <w:t xml:space="preserve"> subjective </w:t>
        </w:r>
      </w:ins>
      <w:ins w:id="31" w:author="Chen Heller" w:date="2022-08-04T15:16:00Z">
        <w:r w:rsidR="003D5963">
          <w:t xml:space="preserve">measure </w:t>
        </w:r>
      </w:ins>
      <w:ins w:id="32" w:author="Chen Heller" w:date="2022-08-09T09:40:00Z">
        <w:r w:rsidR="00AC77B8">
          <w:t xml:space="preserve">quarries </w:t>
        </w:r>
      </w:ins>
      <w:ins w:id="33" w:author="Chen Heller" w:date="2022-08-04T15:14:00Z">
        <w:r w:rsidR="000B0811">
          <w:t xml:space="preserve">the participant </w:t>
        </w:r>
      </w:ins>
      <w:ins w:id="34" w:author="Chen Heller" w:date="2022-08-09T09:40:00Z">
        <w:r w:rsidR="00AC77B8">
          <w:t xml:space="preserve">about </w:t>
        </w:r>
      </w:ins>
      <w:ins w:id="35" w:author="Chen Heller" w:date="2022-08-09T09:42:00Z">
        <w:r w:rsidR="00F4784A">
          <w:t xml:space="preserve">her vision of the prime </w:t>
        </w:r>
      </w:ins>
      <w:ins w:id="36" w:author="Chen Heller" w:date="2022-08-09T09:43:00Z">
        <w:r w:rsidR="00FC7F28">
          <w:t xml:space="preserve">by </w:t>
        </w:r>
      </w:ins>
      <w:ins w:id="37" w:author="Chen Heller" w:date="2022-08-04T15:14:00Z">
        <w:r w:rsidR="000B0811">
          <w:t>ask</w:t>
        </w:r>
      </w:ins>
      <w:ins w:id="38" w:author="Chen Heller" w:date="2022-08-09T09:43:00Z">
        <w:r w:rsidR="00FC7F28">
          <w:t>ing</w:t>
        </w:r>
      </w:ins>
      <w:ins w:id="39" w:author="Chen Heller" w:date="2022-08-04T15:14:00Z">
        <w:r w:rsidR="000B0811">
          <w:t xml:space="preserve"> </w:t>
        </w:r>
      </w:ins>
      <w:ins w:id="40" w:author="Chen Heller" w:date="2022-08-09T09:42:00Z">
        <w:r w:rsidR="00F4784A">
          <w:t xml:space="preserve">her </w:t>
        </w:r>
      </w:ins>
      <w:ins w:id="41" w:author="Chen Heller" w:date="2022-08-04T15:16:00Z">
        <w:r w:rsidR="003D5963">
          <w:t xml:space="preserve">to rate </w:t>
        </w:r>
        <w:r w:rsidR="00E0656F">
          <w:t xml:space="preserve">how well did </w:t>
        </w:r>
      </w:ins>
      <w:ins w:id="42" w:author="Chen Heller" w:date="2022-08-09T09:33:00Z">
        <w:r w:rsidR="00484949">
          <w:t>s</w:t>
        </w:r>
      </w:ins>
      <w:ins w:id="43" w:author="Chen Heller" w:date="2022-08-04T15:16:00Z">
        <w:r w:rsidR="00E0656F">
          <w:t xml:space="preserve">he see </w:t>
        </w:r>
      </w:ins>
      <w:ins w:id="44" w:author="Chen Heller" w:date="2022-08-09T09:42:00Z">
        <w:r w:rsidR="00F4784A">
          <w:t>it</w:t>
        </w:r>
      </w:ins>
      <w:ins w:id="45" w:author="Chen Heller" w:date="2022-08-09T09:35:00Z">
        <w:r w:rsidR="007B7F55">
          <w:t xml:space="preserve"> on a scale that moves</w:t>
        </w:r>
      </w:ins>
      <w:ins w:id="46" w:author="Chen Heller" w:date="2022-08-09T09:34:00Z">
        <w:r w:rsidR="00A705D4">
          <w:t xml:space="preserve"> </w:t>
        </w:r>
      </w:ins>
      <w:ins w:id="47" w:author="Chen Heller" w:date="2022-08-09T09:37:00Z">
        <w:r w:rsidR="00BA79D8">
          <w:t xml:space="preserve">from </w:t>
        </w:r>
      </w:ins>
      <w:ins w:id="48" w:author="Chen Heller" w:date="2022-08-09T09:35:00Z">
        <w:r w:rsidR="0089018D">
          <w:t>"</w:t>
        </w:r>
      </w:ins>
      <w:ins w:id="49" w:author="Chen Heller" w:date="2022-08-09T09:34:00Z">
        <w:r w:rsidR="0089018D">
          <w:t>did not see anything at all</w:t>
        </w:r>
      </w:ins>
      <w:ins w:id="50" w:author="Chen Heller" w:date="2022-08-09T09:35:00Z">
        <w:r w:rsidR="0089018D">
          <w:t>"</w:t>
        </w:r>
      </w:ins>
      <w:ins w:id="51" w:author="Chen Heller" w:date="2022-08-09T09:34:00Z">
        <w:r w:rsidR="0089018D">
          <w:t xml:space="preserve"> </w:t>
        </w:r>
      </w:ins>
      <w:ins w:id="52" w:author="Chen Heller" w:date="2022-08-09T09:37:00Z">
        <w:r w:rsidR="00BA79D8">
          <w:t xml:space="preserve">on one end </w:t>
        </w:r>
      </w:ins>
      <w:ins w:id="53" w:author="Chen Heller" w:date="2022-08-09T09:34:00Z">
        <w:r w:rsidR="0089018D">
          <w:t xml:space="preserve">to </w:t>
        </w:r>
      </w:ins>
      <w:ins w:id="54" w:author="Chen Heller" w:date="2022-08-09T09:36:00Z">
        <w:r w:rsidR="007B7F55">
          <w:t>"</w:t>
        </w:r>
      </w:ins>
      <w:ins w:id="55" w:author="Chen Heller" w:date="2022-08-09T09:34:00Z">
        <w:r w:rsidR="0089018D">
          <w:t>saw the prime clearly</w:t>
        </w:r>
      </w:ins>
      <w:ins w:id="56" w:author="Chen Heller" w:date="2022-08-09T09:36:00Z">
        <w:r w:rsidR="007B7F55">
          <w:t>"</w:t>
        </w:r>
      </w:ins>
      <w:ins w:id="57" w:author="Chen Heller" w:date="2022-08-09T09:39:00Z">
        <w:r w:rsidR="00F41C71">
          <w:t xml:space="preserve"> on the other</w:t>
        </w:r>
      </w:ins>
      <w:ins w:id="58" w:author="Chen Heller" w:date="2022-08-04T15:17:00Z">
        <w:r w:rsidR="00E0656F">
          <w:t xml:space="preserve">. </w:t>
        </w:r>
      </w:ins>
      <w:ins w:id="59" w:author="Chen Heller" w:date="2022-08-09T09:48:00Z">
        <w:r w:rsidR="00212462">
          <w:t xml:space="preserve">Using a subjective measure allows to detect </w:t>
        </w:r>
      </w:ins>
      <w:ins w:id="60" w:author="Chen Heller" w:date="2022-08-04T15:18:00Z">
        <w:r w:rsidR="00E95071">
          <w:t>aware</w:t>
        </w:r>
      </w:ins>
      <w:ins w:id="61" w:author="Chen Heller" w:date="2022-08-04T15:19:00Z">
        <w:r w:rsidR="002E39BC">
          <w:t>ness</w:t>
        </w:r>
      </w:ins>
      <w:ins w:id="62" w:author="Chen Heller" w:date="2022-08-04T15:18:00Z">
        <w:r w:rsidR="00E95071">
          <w:t xml:space="preserve"> on a </w:t>
        </w:r>
      </w:ins>
      <w:ins w:id="63" w:author="Chen Heller" w:date="2022-08-09T09:44:00Z">
        <w:r w:rsidR="00FC7F28">
          <w:t>trial-by-trial</w:t>
        </w:r>
      </w:ins>
      <w:ins w:id="64" w:author="Chen Heller" w:date="2022-08-04T15:18:00Z">
        <w:r w:rsidR="00E95071">
          <w:t xml:space="preserve"> basis. </w:t>
        </w:r>
      </w:ins>
      <w:ins w:id="65" w:author="Chen Heller" w:date="2022-08-09T09:44:00Z">
        <w:r w:rsidR="00FC7F28">
          <w:t>A</w:t>
        </w:r>
      </w:ins>
      <w:ins w:id="66" w:author="Chen Heller" w:date="2022-08-04T15:10:00Z">
        <w:r w:rsidR="00AD4AD4">
          <w:t>n objective</w:t>
        </w:r>
      </w:ins>
      <w:ins w:id="67" w:author="Chen Heller" w:date="2022-08-09T09:48:00Z">
        <w:r w:rsidR="00212462">
          <w:t xml:space="preserve"> measure</w:t>
        </w:r>
      </w:ins>
      <w:ins w:id="68" w:author="Chen Heller" w:date="2022-08-04T15:10:00Z">
        <w:r w:rsidR="00AD4AD4">
          <w:t xml:space="preserve"> </w:t>
        </w:r>
      </w:ins>
      <w:ins w:id="69" w:author="Chen Heller" w:date="2022-08-09T09:44:00Z">
        <w:r w:rsidR="00FC7F28">
          <w:t xml:space="preserve">forces the </w:t>
        </w:r>
      </w:ins>
      <w:ins w:id="70" w:author="Chen Heller" w:date="2022-08-04T15:11:00Z">
        <w:r w:rsidR="00AD4AD4">
          <w:t xml:space="preserve">participant to recognize the prime between </w:t>
        </w:r>
      </w:ins>
      <w:ins w:id="71" w:author="Chen Heller" w:date="2022-08-04T15:20:00Z">
        <w:r w:rsidR="002E39BC">
          <w:t xml:space="preserve">few </w:t>
        </w:r>
      </w:ins>
      <w:ins w:id="72" w:author="Chen Heller" w:date="2022-08-04T15:11:00Z">
        <w:r w:rsidR="00AD4AD4">
          <w:t>possible choices</w:t>
        </w:r>
      </w:ins>
      <w:ins w:id="73" w:author="Chen Heller" w:date="2022-08-09T09:49:00Z">
        <w:r w:rsidR="00CA3B6E">
          <w:t>,</w:t>
        </w:r>
      </w:ins>
      <w:ins w:id="74" w:author="Chen Heller" w:date="2022-08-04T15:11:00Z">
        <w:r w:rsidR="00AD4AD4">
          <w:t xml:space="preserve"> and </w:t>
        </w:r>
      </w:ins>
      <w:ins w:id="75" w:author="Chen Heller" w:date="2022-08-04T15:17:00Z">
        <w:r w:rsidR="00E0656F">
          <w:t xml:space="preserve">the </w:t>
        </w:r>
      </w:ins>
      <w:ins w:id="76" w:author="Chen Heller" w:date="2022-08-04T15:12:00Z">
        <w:r w:rsidR="00C97328">
          <w:t xml:space="preserve">proportion of correct responses </w:t>
        </w:r>
      </w:ins>
      <w:ins w:id="77" w:author="Chen Heller" w:date="2022-08-09T09:45:00Z">
        <w:r w:rsidR="000B4276">
          <w:t xml:space="preserve">across trials reveals whether </w:t>
        </w:r>
      </w:ins>
      <w:ins w:id="78" w:author="Chen Heller" w:date="2022-08-04T15:17:00Z">
        <w:r w:rsidR="00E0656F">
          <w:t xml:space="preserve">the </w:t>
        </w:r>
      </w:ins>
      <w:ins w:id="79" w:author="Chen Heller" w:date="2022-08-09T09:45:00Z">
        <w:r w:rsidR="000B4276">
          <w:t xml:space="preserve">participant saw </w:t>
        </w:r>
      </w:ins>
      <w:ins w:id="80" w:author="Chen Heller" w:date="2022-08-09T09:49:00Z">
        <w:r w:rsidR="007F5374">
          <w:t xml:space="preserve">it </w:t>
        </w:r>
      </w:ins>
      <w:ins w:id="81" w:author="Chen Heller" w:date="2022-08-04T15:13:00Z">
        <w:r w:rsidR="000B0811">
          <w:t>[ref]</w:t>
        </w:r>
      </w:ins>
      <w:ins w:id="82" w:author="Chen Heller" w:date="2022-08-04T15:12:00Z">
        <w:r w:rsidR="00C97328">
          <w:t>.</w:t>
        </w:r>
      </w:ins>
      <w:ins w:id="83" w:author="Chen Heller" w:date="2022-08-04T15:13:00Z">
        <w:r w:rsidR="000B0811">
          <w:t xml:space="preserve"> This type of task is intended to tackle the criterion problem</w:t>
        </w:r>
      </w:ins>
      <w:r w:rsidR="00692575">
        <w:t xml:space="preserve"> </w:t>
      </w:r>
      <w:commentRangeStart w:id="84"/>
      <w:r w:rsidR="00AE02F9">
        <w:t>[ref]</w:t>
      </w:r>
      <w:commentRangeEnd w:id="84"/>
      <w:r w:rsidR="00570DC8">
        <w:rPr>
          <w:rStyle w:val="CommentReference"/>
        </w:rPr>
        <w:commentReference w:id="84"/>
      </w:r>
      <w:r w:rsidR="00692575">
        <w:t>.</w:t>
      </w:r>
    </w:p>
    <w:p w14:paraId="15C05C5C" w14:textId="06A67ECF"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ins w:id="85" w:author="Chen Heller" w:date="2022-08-02T09:49:00Z">
        <w:r w:rsidR="000A5201">
          <w:t xml:space="preserve"> [ref]</w:t>
        </w:r>
      </w:ins>
      <w:r w:rsidR="00B41E5A">
        <w:t>,</w:t>
      </w:r>
      <w:r w:rsidR="005A1B06">
        <w:t xml:space="preserve"> </w:t>
      </w:r>
      <w:del w:id="86" w:author="Chen Heller" w:date="2022-08-02T09:48:00Z">
        <w:r w:rsidR="00FB0480" w:rsidDel="00B8209F">
          <w:delText xml:space="preserve">although </w:delText>
        </w:r>
      </w:del>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87"/>
      <w:r w:rsidR="00587830">
        <w:t>ref</w:t>
      </w:r>
      <w:commentRangeEnd w:id="87"/>
      <w:r w:rsidR="000517AB">
        <w:rPr>
          <w:rStyle w:val="CommentReference"/>
        </w:rPr>
        <w:commentReference w:id="87"/>
      </w:r>
      <w:r w:rsidR="00587830">
        <w:t>]</w:t>
      </w:r>
      <w:r w:rsidR="005362FF">
        <w:t xml:space="preserve">. </w:t>
      </w:r>
      <w:r w:rsidR="006C111E">
        <w:t>Moreover</w:t>
      </w:r>
      <w:r w:rsidR="000D1936">
        <w:t>,</w:t>
      </w:r>
      <w:r w:rsidR="006C111E">
        <w:t xml:space="preserve"> </w:t>
      </w:r>
      <w:r w:rsidR="000D1936">
        <w:t xml:space="preserve">other </w:t>
      </w:r>
      <w:r w:rsidR="005362FF">
        <w:lastRenderedPageBreak/>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arithmetic computations </w:t>
      </w:r>
      <w:r w:rsidR="00EB1594">
        <w:t>being performed without awareness</w:t>
      </w:r>
      <w:r w:rsidR="00587830">
        <w:t xml:space="preserve"> [</w:t>
      </w:r>
      <w:commentRangeStart w:id="88"/>
      <w:r w:rsidR="00587830">
        <w:t>ref</w:t>
      </w:r>
      <w:commentRangeEnd w:id="88"/>
      <w:r w:rsidR="009172C7">
        <w:rPr>
          <w:rStyle w:val="CommentReference"/>
        </w:rPr>
        <w:commentReference w:id="88"/>
      </w:r>
      <w:r w:rsidR="00587830">
        <w:t>]</w:t>
      </w:r>
      <w:r w:rsidR="00EB1594">
        <w:t xml:space="preserve"> were challenged by failures to replicate </w:t>
      </w:r>
      <w:r w:rsidR="00587830">
        <w:t>[</w:t>
      </w:r>
      <w:commentRangeStart w:id="89"/>
      <w:r w:rsidR="00587830">
        <w:t>ref</w:t>
      </w:r>
      <w:commentRangeEnd w:id="89"/>
      <w:r w:rsidR="003817F2">
        <w:rPr>
          <w:rStyle w:val="CommentReference"/>
        </w:rPr>
        <w:commentReference w:id="89"/>
      </w:r>
      <w:r w:rsidR="00587830">
        <w:t>]</w:t>
      </w:r>
      <w:r w:rsidR="00EB1594">
        <w:t>, and a similar mixed picture emerged also for studies of processes like</w:t>
      </w:r>
      <w:r w:rsidR="000F6069">
        <w:t xml:space="preserve"> integration [</w:t>
      </w:r>
      <w:commentRangeStart w:id="90"/>
      <w:r w:rsidR="000F6069">
        <w:t>ref</w:t>
      </w:r>
      <w:commentRangeEnd w:id="90"/>
      <w:r w:rsidR="000F6069">
        <w:rPr>
          <w:rStyle w:val="CommentReference"/>
        </w:rPr>
        <w:commentReference w:id="90"/>
      </w:r>
      <w:r w:rsidR="00B31CCE">
        <w:t>]</w:t>
      </w:r>
      <w:r w:rsidR="001F3C9B">
        <w:t>.</w:t>
      </w:r>
    </w:p>
    <w:p w14:paraId="4FD66016" w14:textId="77777777" w:rsidR="00976673" w:rsidRDefault="00976673" w:rsidP="00976673">
      <w:pPr>
        <w:pStyle w:val="Heading4"/>
        <w:bidi w:val="0"/>
      </w:pPr>
      <w:r>
        <w:t>Explaining The discrepancy between findings</w:t>
      </w:r>
    </w:p>
    <w:p w14:paraId="0CB98709" w14:textId="38540297"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91"/>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r w:rsidR="00136373">
        <w:t>un</w:t>
      </w:r>
      <w:r w:rsidR="00E4565F">
        <w:t xml:space="preserve">conscious processes to 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92"/>
      <w:r w:rsidR="007449E8">
        <w:t>REF</w:t>
      </w:r>
      <w:commentRangeEnd w:id="92"/>
      <w:r w:rsidR="007449E8">
        <w:rPr>
          <w:rStyle w:val="CommentReference"/>
        </w:rPr>
        <w:commentReference w:id="92"/>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91"/>
      <w:r w:rsidR="00A21522">
        <w:rPr>
          <w:rStyle w:val="CommentReference"/>
        </w:rPr>
        <w:commentReference w:id="91"/>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93"/>
      <w:r w:rsidR="00531AAE">
        <w:t>ref</w:t>
      </w:r>
      <w:commentRangeEnd w:id="93"/>
      <w:r w:rsidR="00AD6FB1">
        <w:rPr>
          <w:rStyle w:val="CommentReference"/>
        </w:rPr>
        <w:commentReference w:id="93"/>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94"/>
      <w:r w:rsidR="00CD009A">
        <w:t>ref</w:t>
      </w:r>
      <w:commentRangeEnd w:id="94"/>
      <w:r w:rsidR="007D164B">
        <w:rPr>
          <w:rStyle w:val="CommentReference"/>
        </w:rPr>
        <w:commentReference w:id="94"/>
      </w:r>
      <w:r w:rsidR="00CD009A">
        <w:t>]</w:t>
      </w:r>
      <w:r w:rsidR="00AD6FB1">
        <w:t xml:space="preserve">. Also, it only indexes </w:t>
      </w:r>
      <w:proofErr w:type="gramStart"/>
      <w:r w:rsidR="00AD6FB1">
        <w:t>the end result</w:t>
      </w:r>
      <w:proofErr w:type="gramEnd"/>
      <w:r w:rsidR="00AD6FB1">
        <w:t xml:space="preserve">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95"/>
      <w:r w:rsidR="000E1037">
        <w:t>[ref]</w:t>
      </w:r>
      <w:commentRangeEnd w:id="95"/>
      <w:r w:rsidR="00BE3B54">
        <w:rPr>
          <w:rStyle w:val="CommentReference"/>
        </w:rPr>
        <w:commentReference w:id="95"/>
      </w:r>
      <w:r w:rsidR="002A2A03">
        <w:t>.</w:t>
      </w:r>
    </w:p>
    <w:p w14:paraId="2601E82D" w14:textId="18E78E4A" w:rsidR="002C1CE0" w:rsidRDefault="006E4F8B">
      <w:pPr>
        <w:pStyle w:val="Heading4"/>
        <w:bidi w:val="0"/>
      </w:pPr>
      <w:r>
        <w:t>Motion tracking vs keyboard</w:t>
      </w:r>
    </w:p>
    <w:p w14:paraId="36583870" w14:textId="4935316C" w:rsidR="002C1CE0" w:rsidRDefault="00B66392" w:rsidP="00493304">
      <w:pPr>
        <w:pStyle w:val="NoSpacing"/>
        <w:bidi w:val="0"/>
        <w:rPr>
          <w:rtl/>
        </w:rPr>
      </w:pPr>
      <w:r>
        <w:t xml:space="preserve">Both these problems can be solved using </w:t>
      </w:r>
      <w:del w:id="96" w:author="Chen Heller" w:date="2022-08-02T10:18:00Z">
        <w:r w:rsidR="00DD44EB" w:rsidDel="00377AE5">
          <w:delText>t</w:delText>
        </w:r>
        <w:r w:rsidR="002C1CE0" w:rsidDel="00377AE5">
          <w:delText xml:space="preserve">rajectory </w:delText>
        </w:r>
      </w:del>
      <w:ins w:id="97" w:author="Chen Heller" w:date="2022-08-02T10:18:00Z">
        <w:r w:rsidR="00377AE5">
          <w:t xml:space="preserve">motion </w:t>
        </w:r>
      </w:ins>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98"/>
      <w:r w:rsidR="004F4999">
        <w:t>ref</w:t>
      </w:r>
      <w:commentRangeEnd w:id="98"/>
      <w:r w:rsidR="004F4999">
        <w:rPr>
          <w:rStyle w:val="CommentReference"/>
        </w:rPr>
        <w:commentReference w:id="98"/>
      </w:r>
      <w:proofErr w:type="gramStart"/>
      <w:r w:rsidR="004F4999">
        <w:t>]</w:t>
      </w:r>
      <w:r w:rsidR="00017A5E">
        <w:t>, and</w:t>
      </w:r>
      <w:proofErr w:type="gramEnd"/>
      <w:r w:rsidR="00017A5E">
        <w:t xml:space="preserve">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99"/>
      <w:r w:rsidR="00306D63">
        <w:t>ref</w:t>
      </w:r>
      <w:commentRangeEnd w:id="99"/>
      <w:r w:rsidR="00306D63">
        <w:rPr>
          <w:rStyle w:val="CommentReference"/>
        </w:rPr>
        <w:commentReference w:id="99"/>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100"/>
      <w:r w:rsidR="00FF2207">
        <w:t>ref</w:t>
      </w:r>
      <w:commentRangeEnd w:id="100"/>
      <w:r w:rsidR="00FF2207">
        <w:rPr>
          <w:rStyle w:val="CommentReference"/>
          <w:rtl/>
        </w:rPr>
        <w:commentReference w:id="100"/>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101"/>
      <w:r w:rsidR="00FF2207">
        <w:t>ref</w:t>
      </w:r>
      <w:commentRangeEnd w:id="101"/>
      <w:r w:rsidR="00FF2207">
        <w:rPr>
          <w:rStyle w:val="CommentReference"/>
        </w:rPr>
        <w:commentReference w:id="101"/>
      </w:r>
      <w:r w:rsidR="00FF2207">
        <w:t>]</w:t>
      </w:r>
      <w:r w:rsidR="00BE252D">
        <w:t>.</w:t>
      </w:r>
      <w:r w:rsidR="00493304">
        <w:t xml:space="preserve"> Finally, of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lastRenderedPageBreak/>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102"/>
      <w:r w:rsidR="00D012CA">
        <w:t>ref</w:t>
      </w:r>
      <w:commentRangeEnd w:id="102"/>
      <w:r w:rsidR="00D012CA">
        <w:rPr>
          <w:rStyle w:val="CommentReference"/>
        </w:rPr>
        <w:commentReference w:id="102"/>
      </w:r>
      <w:r w:rsidR="00D012CA">
        <w:t>]</w:t>
      </w:r>
      <w:r w:rsidR="00E9684E">
        <w:t xml:space="preserve">. Another </w:t>
      </w:r>
      <w:r w:rsidR="005A4B8A">
        <w:t xml:space="preserve">parameter </w:t>
      </w:r>
      <w:r w:rsidR="00485A14">
        <w:t xml:space="preserve">is </w:t>
      </w:r>
      <w:r w:rsidR="001E0A80">
        <w:t>C</w:t>
      </w:r>
      <w:r w:rsidR="00CD75B6">
        <w:t xml:space="preserve">hanges </w:t>
      </w:r>
      <w:proofErr w:type="gramStart"/>
      <w:r w:rsidR="001E0A80">
        <w:t>O</w:t>
      </w:r>
      <w:r w:rsidR="00CD75B6">
        <w:t>f</w:t>
      </w:r>
      <w:proofErr w:type="gramEnd"/>
      <w:r w:rsidR="00CD75B6">
        <w:t xml:space="preserve">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103"/>
      <w:r w:rsidR="00C34142">
        <w:t>ref</w:t>
      </w:r>
      <w:commentRangeEnd w:id="103"/>
      <w:r w:rsidR="005A4B8A">
        <w:rPr>
          <w:rStyle w:val="CommentReference"/>
        </w:rPr>
        <w:commentReference w:id="103"/>
      </w:r>
      <w:r w:rsidR="00C34142">
        <w:t>]</w:t>
      </w:r>
      <w:r w:rsidR="00485A14">
        <w:t>.</w:t>
      </w:r>
    </w:p>
    <w:p w14:paraId="4ADE2CAC" w14:textId="77777777" w:rsidR="00976673" w:rsidRDefault="00976673" w:rsidP="00976673">
      <w:pPr>
        <w:pStyle w:val="Heading4"/>
        <w:bidi w:val="0"/>
      </w:pPr>
      <w:proofErr w:type="spellStart"/>
      <w:r>
        <w:t>Prev</w:t>
      </w:r>
      <w:proofErr w:type="spellEnd"/>
      <w:r>
        <w:t xml:space="preserve"> papers with motion tracking</w:t>
      </w:r>
    </w:p>
    <w:p w14:paraId="74FFDFA6" w14:textId="14516460"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del w:id="104" w:author="Chen Heller" w:date="2022-08-02T10:14:00Z">
        <w:r w:rsidR="003C716D" w:rsidDel="007A75D0">
          <w:delText xml:space="preserve"> </w:delText>
        </w:r>
      </w:del>
      <w:r w:rsidR="003C716D">
        <w:t>This was indeed done in a handful of studies:</w:t>
      </w:r>
      <w:del w:id="105" w:author="Chen Heller" w:date="2022-08-02T10:14:00Z">
        <w:r w:rsidR="003C716D" w:rsidDel="007A75D0">
          <w:delText xml:space="preserve"> </w:delText>
        </w:r>
      </w:del>
      <w:r w:rsidR="003C716D">
        <w:t xml:space="preserve">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106"/>
      <w:r w:rsidR="00F6282F">
        <w:t>ref</w:t>
      </w:r>
      <w:commentRangeEnd w:id="106"/>
      <w:r w:rsidR="00F6282F">
        <w:rPr>
          <w:rStyle w:val="CommentReference"/>
        </w:rPr>
        <w:commentReference w:id="106"/>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commentRangeStart w:id="107"/>
      <w:r w:rsidR="008E0CE3">
        <w:t>ref</w:t>
      </w:r>
      <w:commentRangeEnd w:id="107"/>
      <w:r w:rsidR="00F6282F">
        <w:rPr>
          <w:rStyle w:val="CommentReference"/>
        </w:rPr>
        <w:commentReference w:id="107"/>
      </w:r>
      <w:r w:rsidR="008E0CE3">
        <w:t>]</w:t>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108"/>
      <w:r w:rsidR="008E0CE3">
        <w:t>ref</w:t>
      </w:r>
      <w:commentRangeEnd w:id="108"/>
      <w:r w:rsidR="005B2A6E">
        <w:rPr>
          <w:rStyle w:val="CommentReference"/>
        </w:rPr>
        <w:commentReference w:id="108"/>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109"/>
      <w:r w:rsidR="003F043B">
        <w:t>ref</w:t>
      </w:r>
      <w:commentRangeEnd w:id="109"/>
      <w:r w:rsidR="00DB43B1">
        <w:rPr>
          <w:rStyle w:val="CommentReference"/>
        </w:rPr>
        <w:commentReference w:id="109"/>
      </w:r>
      <w:r w:rsidR="003F043B">
        <w:t>]</w:t>
      </w:r>
      <w:r w:rsidR="00D30D79">
        <w:t>:</w:t>
      </w:r>
      <w:r w:rsidR="003F043B">
        <w:t xml:space="preserve"> </w:t>
      </w:r>
      <w:del w:id="110" w:author="Chen Heller" w:date="2022-08-09T10:26:00Z">
        <w:r w:rsidR="00796416" w:rsidDel="00505240">
          <w:delText xml:space="preserve">subjects </w:delText>
        </w:r>
        <w:r w:rsidR="003C7461" w:rsidDel="00505240">
          <w:delText>were asked</w:delText>
        </w:r>
        <w:r w:rsidR="00796416" w:rsidDel="00505240">
          <w:delText xml:space="preserve"> to judge </w:delText>
        </w:r>
      </w:del>
      <w:ins w:id="111" w:author="Chen Heller" w:date="2022-08-09T10:26:00Z">
        <w:r w:rsidR="00505240">
          <w:t xml:space="preserve">when </w:t>
        </w:r>
      </w:ins>
      <w:ins w:id="112" w:author="Chen Heller" w:date="2022-08-09T10:27:00Z">
        <w:r w:rsidR="00505240">
          <w:t xml:space="preserve">participants judged </w:t>
        </w:r>
      </w:ins>
      <w:r w:rsidR="00226FFE">
        <w:t xml:space="preserve">a </w:t>
      </w:r>
      <w:r w:rsidR="003C7461">
        <w:t xml:space="preserve">target </w:t>
      </w:r>
      <w:r w:rsidR="00226FFE">
        <w:t>digit as larger or smaller than 5</w:t>
      </w:r>
      <w:r w:rsidR="003C7461">
        <w:t xml:space="preserve">, </w:t>
      </w:r>
      <w:del w:id="113" w:author="Chen Heller" w:date="2022-08-09T10:27:00Z">
        <w:r w:rsidR="003C7461" w:rsidDel="00505240">
          <w:delText>and</w:delText>
        </w:r>
        <w:r w:rsidR="00226FFE" w:rsidDel="00505240">
          <w:delText xml:space="preserve"> </w:delText>
        </w:r>
        <w:r w:rsidR="003F043B" w:rsidDel="00505240">
          <w:delText>exhibited</w:delText>
        </w:r>
        <w:r w:rsidR="00226FFE" w:rsidDel="00505240">
          <w:delText xml:space="preserve"> </w:delText>
        </w:r>
      </w:del>
      <w:r w:rsidR="00226FFE">
        <w:t xml:space="preserve">longer reach trajectories </w:t>
      </w:r>
      <w:ins w:id="114" w:author="Chen Heller" w:date="2022-08-09T10:27:00Z">
        <w:r w:rsidR="00505240">
          <w:t xml:space="preserve">were </w:t>
        </w:r>
      </w:ins>
      <w:ins w:id="115" w:author="Chen Heller" w:date="2022-08-09T10:28:00Z">
        <w:r w:rsidR="00E71896">
          <w:t>observed</w:t>
        </w:r>
      </w:ins>
      <w:ins w:id="116" w:author="Chen Heller" w:date="2022-08-09T10:27:00Z">
        <w:r w:rsidR="00505240">
          <w:t xml:space="preserve"> </w:t>
        </w:r>
      </w:ins>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117"/>
      <w:r w:rsidR="00DB43B1">
        <w:t>ref</w:t>
      </w:r>
      <w:commentRangeEnd w:id="117"/>
      <w:r w:rsidR="0073604D">
        <w:rPr>
          <w:rStyle w:val="CommentReference"/>
        </w:rPr>
        <w:commentReference w:id="117"/>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D761231" w14:textId="28DD186D" w:rsidR="002C337A" w:rsidRDefault="00794090" w:rsidP="00F117C0">
      <w:pPr>
        <w:pStyle w:val="NoSpacing"/>
        <w:bidi w:val="0"/>
        <w:rPr>
          <w:ins w:id="118" w:author="Chen Heller" w:date="2022-08-07T17:04:00Z"/>
        </w:rPr>
      </w:pPr>
      <w:r>
        <w:t xml:space="preserve">Thus, motion tracking can be used to unravel unconscious processing as it unfolds. But are these effects indeed stronger than keyboard-RT ones? This question has hardly been studied. Two studies combined </w:t>
      </w:r>
      <w:r w:rsidR="0060501C">
        <w:t>motion tracking</w:t>
      </w:r>
      <w:r>
        <w:t xml:space="preserve"> and keyboards RTs, yet without directly comparing between them. In the first</w:t>
      </w:r>
      <w:r w:rsidR="00903502">
        <w:t>,</w:t>
      </w:r>
      <w:r w:rsidR="006B0DA6">
        <w:t xml:space="preserve"> </w:t>
      </w:r>
      <w:ins w:id="119" w:author="Chen Heller" w:date="2022-08-04T16:35:00Z">
        <w:r w:rsidR="007706CC">
          <w:t xml:space="preserve">a prime </w:t>
        </w:r>
      </w:ins>
      <w:ins w:id="120" w:author="Chen Heller" w:date="2022-08-07T12:37:00Z">
        <w:r w:rsidR="006B6875">
          <w:t xml:space="preserve">arrow </w:t>
        </w:r>
      </w:ins>
      <w:ins w:id="121" w:author="Chen Heller" w:date="2022-08-04T16:35:00Z">
        <w:r w:rsidR="007706CC">
          <w:t xml:space="preserve">pointing to the left/right/neutral direction was rendered invisible with meta-contrast masking, and participants were asked to </w:t>
        </w:r>
        <w:r w:rsidR="003D437F">
          <w:t xml:space="preserve">choose which side was the </w:t>
        </w:r>
      </w:ins>
      <w:ins w:id="122" w:author="Chen Heller" w:date="2022-08-04T16:36:00Z">
        <w:r w:rsidR="003D437F">
          <w:t xml:space="preserve">mask pointing to. The </w:t>
        </w:r>
        <w:r w:rsidR="0015154D">
          <w:t xml:space="preserve">task </w:t>
        </w:r>
      </w:ins>
      <w:ins w:id="123" w:author="Chen Heller" w:date="2022-08-04T16:42:00Z">
        <w:r w:rsidR="00493222">
          <w:t xml:space="preserve">was </w:t>
        </w:r>
      </w:ins>
      <w:ins w:id="124" w:author="Chen Heller" w:date="2022-08-04T19:30:00Z">
        <w:r w:rsidR="00D15438">
          <w:t xml:space="preserve">first </w:t>
        </w:r>
      </w:ins>
      <w:ins w:id="125" w:author="Chen Heller" w:date="2022-08-04T16:42:00Z">
        <w:r w:rsidR="00493222">
          <w:t xml:space="preserve">performed </w:t>
        </w:r>
      </w:ins>
      <w:ins w:id="126" w:author="Chen Heller" w:date="2022-08-04T16:37:00Z">
        <w:r w:rsidR="0015154D">
          <w:t>with a keyboard</w:t>
        </w:r>
      </w:ins>
      <w:ins w:id="127" w:author="Chen Heller" w:date="2022-08-09T10:31:00Z">
        <w:r w:rsidR="0007647C">
          <w:t>,</w:t>
        </w:r>
      </w:ins>
      <w:ins w:id="128" w:author="Chen Heller" w:date="2022-08-04T16:37:00Z">
        <w:r w:rsidR="0015154D">
          <w:t xml:space="preserve"> </w:t>
        </w:r>
      </w:ins>
      <w:ins w:id="129" w:author="Chen Heller" w:date="2022-08-09T10:30:00Z">
        <w:r w:rsidR="0007647C">
          <w:t>revealing</w:t>
        </w:r>
      </w:ins>
      <w:ins w:id="130" w:author="Chen Heller" w:date="2022-08-09T10:33:00Z">
        <w:r w:rsidR="00742BCC">
          <w:t xml:space="preserve"> that prime-target </w:t>
        </w:r>
      </w:ins>
      <w:ins w:id="131" w:author="Chen Heller" w:date="2022-08-09T10:30:00Z">
        <w:r w:rsidR="0007647C">
          <w:t xml:space="preserve">congruency </w:t>
        </w:r>
      </w:ins>
      <w:ins w:id="132" w:author="Chen Heller" w:date="2022-08-09T10:33:00Z">
        <w:r w:rsidR="00742BCC">
          <w:t xml:space="preserve">affects </w:t>
        </w:r>
      </w:ins>
      <w:ins w:id="133" w:author="Chen Heller" w:date="2022-08-09T10:32:00Z">
        <w:r w:rsidR="00742BCC">
          <w:t xml:space="preserve">the </w:t>
        </w:r>
      </w:ins>
      <w:ins w:id="134" w:author="Chen Heller" w:date="2022-08-04T19:30:00Z">
        <w:r w:rsidR="00D15438">
          <w:t>response speed</w:t>
        </w:r>
      </w:ins>
      <w:ins w:id="135" w:author="Chen Heller" w:date="2022-08-04T19:31:00Z">
        <w:r w:rsidR="00C616AB">
          <w:t xml:space="preserve">, and </w:t>
        </w:r>
      </w:ins>
      <w:ins w:id="136" w:author="Chen Heller" w:date="2022-08-04T16:37:00Z">
        <w:r w:rsidR="0015154D">
          <w:t xml:space="preserve">a second time with </w:t>
        </w:r>
      </w:ins>
      <w:ins w:id="137" w:author="Chen Heller" w:date="2022-08-04T16:42:00Z">
        <w:r w:rsidR="00493222">
          <w:t xml:space="preserve">stylus </w:t>
        </w:r>
      </w:ins>
      <w:ins w:id="138" w:author="Chen Heller" w:date="2022-08-04T16:37:00Z">
        <w:r w:rsidR="0015154D">
          <w:t>t</w:t>
        </w:r>
      </w:ins>
      <w:ins w:id="139" w:author="Chen Heller" w:date="2022-08-04T16:42:00Z">
        <w:r w:rsidR="00493222">
          <w:t>r</w:t>
        </w:r>
      </w:ins>
      <w:ins w:id="140" w:author="Chen Heller" w:date="2022-08-04T16:37:00Z">
        <w:r w:rsidR="0015154D">
          <w:t xml:space="preserve">acking. </w:t>
        </w:r>
      </w:ins>
      <w:ins w:id="141" w:author="Chen Heller" w:date="2022-08-04T18:39:00Z">
        <w:r w:rsidR="00B01A7E">
          <w:t xml:space="preserve">In the stylus session </w:t>
        </w:r>
      </w:ins>
      <w:ins w:id="142" w:author="Chen Heller" w:date="2022-08-04T19:31:00Z">
        <w:r w:rsidR="00C616AB">
          <w:t>the stimul</w:t>
        </w:r>
      </w:ins>
      <w:ins w:id="143" w:author="Chen Heller" w:date="2022-08-09T10:33:00Z">
        <w:r w:rsidR="001F6B8B">
          <w:t>us</w:t>
        </w:r>
      </w:ins>
      <w:ins w:id="144" w:author="Chen Heller" w:date="2022-08-04T19:31:00Z">
        <w:r w:rsidR="00C616AB">
          <w:t xml:space="preserve"> was </w:t>
        </w:r>
      </w:ins>
      <w:ins w:id="145" w:author="Chen Heller" w:date="2022-08-07T12:38:00Z">
        <w:r w:rsidR="006B6875">
          <w:t>presented</w:t>
        </w:r>
      </w:ins>
      <w:ins w:id="146" w:author="Chen Heller" w:date="2022-08-04T19:31:00Z">
        <w:r w:rsidR="00C616AB">
          <w:t xml:space="preserve"> only after the </w:t>
        </w:r>
      </w:ins>
      <w:ins w:id="147" w:author="Chen Heller" w:date="2022-08-04T19:21:00Z">
        <w:r w:rsidR="00B93AD8">
          <w:t>participants initiated a movement to</w:t>
        </w:r>
      </w:ins>
      <w:ins w:id="148" w:author="Chen Heller" w:date="2022-08-09T10:35:00Z">
        <w:r w:rsidR="00F20FA5">
          <w:t>wards</w:t>
        </w:r>
      </w:ins>
      <w:ins w:id="149" w:author="Chen Heller" w:date="2022-08-04T19:21:00Z">
        <w:r w:rsidR="00B93AD8">
          <w:t xml:space="preserve"> the center</w:t>
        </w:r>
      </w:ins>
      <w:ins w:id="150" w:author="Chen Heller" w:date="2022-08-07T12:38:00Z">
        <w:r w:rsidR="00062B50">
          <w:t xml:space="preserve">, </w:t>
        </w:r>
      </w:ins>
      <w:ins w:id="151" w:author="Chen Heller" w:date="2022-08-09T10:35:00Z">
        <w:r w:rsidR="00F20FA5">
          <w:t xml:space="preserve">forcing </w:t>
        </w:r>
      </w:ins>
      <w:ins w:id="152" w:author="Chen Heller" w:date="2022-08-07T12:38:00Z">
        <w:r w:rsidR="00062B50">
          <w:t>participants to correct their movement mid-flight</w:t>
        </w:r>
      </w:ins>
      <w:ins w:id="153" w:author="Chen Heller" w:date="2022-08-04T19:22:00Z">
        <w:r w:rsidR="00B93AD8">
          <w:t xml:space="preserve">. </w:t>
        </w:r>
      </w:ins>
      <w:ins w:id="154" w:author="Chen Heller" w:date="2022-08-04T19:34:00Z">
        <w:r w:rsidR="00AF49D8">
          <w:t>The correcting movement's onset, length and velocity were influenced by the prime-target congruency w</w:t>
        </w:r>
      </w:ins>
      <w:ins w:id="155" w:author="Chen Heller" w:date="2022-08-04T19:33:00Z">
        <w:r w:rsidR="00AF49D8">
          <w:t xml:space="preserve">hich </w:t>
        </w:r>
      </w:ins>
      <w:ins w:id="156" w:author="Chen Heller" w:date="2022-08-09T10:36:00Z">
        <w:r w:rsidR="00F25C86">
          <w:t>gave rise to</w:t>
        </w:r>
      </w:ins>
      <w:ins w:id="157" w:author="Chen Heller" w:date="2022-08-09T10:35:00Z">
        <w:r w:rsidR="00F25C86">
          <w:t xml:space="preserve"> the conclusion that </w:t>
        </w:r>
      </w:ins>
      <w:ins w:id="158" w:author="Chen Heller" w:date="2022-08-04T19:22:00Z">
        <w:r w:rsidR="00B93AD8">
          <w:t xml:space="preserve">subliminal stimuli can influence </w:t>
        </w:r>
      </w:ins>
      <w:ins w:id="159" w:author="Chen Heller" w:date="2022-08-04T19:28:00Z">
        <w:r w:rsidR="00795799">
          <w:t xml:space="preserve">the ongoing execution of </w:t>
        </w:r>
      </w:ins>
      <w:ins w:id="160" w:author="Chen Heller" w:date="2022-08-04T19:22:00Z">
        <w:r w:rsidR="00B93AD8">
          <w:t>a</w:t>
        </w:r>
      </w:ins>
      <w:ins w:id="161" w:author="Chen Heller" w:date="2022-08-04T19:33:00Z">
        <w:r w:rsidR="00AF49D8">
          <w:t>n</w:t>
        </w:r>
      </w:ins>
      <w:ins w:id="162" w:author="Chen Heller" w:date="2022-08-04T19:22:00Z">
        <w:r w:rsidR="00B93AD8">
          <w:t xml:space="preserve"> </w:t>
        </w:r>
      </w:ins>
      <w:ins w:id="163" w:author="Chen Heller" w:date="2022-08-04T19:33:00Z">
        <w:r w:rsidR="00AF49D8">
          <w:t>already-</w:t>
        </w:r>
      </w:ins>
      <w:ins w:id="164" w:author="Chen Heller" w:date="2022-08-04T19:22:00Z">
        <w:r w:rsidR="00B93AD8">
          <w:t xml:space="preserve">prepared </w:t>
        </w:r>
        <w:r w:rsidR="00665A22">
          <w:t>target-directed movement</w:t>
        </w:r>
      </w:ins>
      <w:del w:id="165" w:author="Chen Heller" w:date="2022-08-04T19:35:00Z">
        <w:r w:rsidR="006B0DA6" w:rsidDel="00AB00D4">
          <w:delText xml:space="preserve">keyboard </w:delText>
        </w:r>
      </w:del>
      <w:del w:id="166" w:author="Chen Heller" w:date="2022-08-04T16:37:00Z">
        <w:r w:rsidR="006B0DA6" w:rsidDel="00E71462">
          <w:delText xml:space="preserve">responses </w:delText>
        </w:r>
      </w:del>
      <w:del w:id="167" w:author="Chen Heller" w:date="2022-08-04T16:38:00Z">
        <w:r w:rsidR="00623DF1" w:rsidDel="00E71462">
          <w:delText xml:space="preserve">were </w:delText>
        </w:r>
      </w:del>
      <w:del w:id="168" w:author="Chen Heller" w:date="2022-08-04T19:30:00Z">
        <w:r w:rsidR="00623DF1" w:rsidDel="00D15438">
          <w:delText>affected by</w:delText>
        </w:r>
        <w:r w:rsidR="006B0DA6" w:rsidDel="00D15438">
          <w:delText xml:space="preserve"> prime</w:delText>
        </w:r>
        <w:r w:rsidR="00623DF1" w:rsidDel="00D15438">
          <w:delText>-target congruency</w:delText>
        </w:r>
      </w:del>
      <w:del w:id="169" w:author="Chen Heller" w:date="2022-08-04T19:35:00Z">
        <w:r w:rsidR="006B0DA6" w:rsidDel="00AB00D4">
          <w:delText xml:space="preserve">, </w:delText>
        </w:r>
        <w:r w:rsidR="00623DF1" w:rsidDel="00AB00D4">
          <w:delText xml:space="preserve">and </w:delText>
        </w:r>
        <w:r w:rsidR="006B0DA6" w:rsidDel="00AB00D4">
          <w:delText xml:space="preserve">motion tracking </w:delText>
        </w:r>
        <w:r w:rsidR="00BE34E7" w:rsidDel="00AB00D4">
          <w:delText>show</w:delText>
        </w:r>
        <w:r w:rsidR="00623DF1" w:rsidDel="00AB00D4">
          <w:delText>ed</w:delText>
        </w:r>
        <w:r w:rsidR="00BE34E7" w:rsidDel="00AB00D4">
          <w:delText xml:space="preserve"> </w:delText>
        </w:r>
        <w:r w:rsidR="00266F20" w:rsidDel="00AB00D4">
          <w:delText xml:space="preserve">that </w:delText>
        </w:r>
        <w:r w:rsidR="00453448" w:rsidDel="00AB00D4">
          <w:delText>it also affect</w:delText>
        </w:r>
        <w:r w:rsidR="00623DF1" w:rsidDel="00AB00D4">
          <w:delText>ed</w:delText>
        </w:r>
        <w:r w:rsidR="00453448" w:rsidDel="00AB00D4">
          <w:delText xml:space="preserve"> the </w:delText>
        </w:r>
        <w:r w:rsidR="00587C11" w:rsidDel="00AB00D4">
          <w:delText xml:space="preserve">ongoing </w:delText>
        </w:r>
        <w:r w:rsidR="00453448" w:rsidDel="00AB00D4">
          <w:delText xml:space="preserve">execution of the motor response. </w:delText>
        </w:r>
        <w:r w:rsidR="001610B1" w:rsidDel="00AB00D4">
          <w:delText xml:space="preserve">This </w:delText>
        </w:r>
        <w:r w:rsidR="00623DF1" w:rsidDel="00AB00D4">
          <w:delText xml:space="preserve">served as basis for </w:delText>
        </w:r>
        <w:r w:rsidR="001610B1" w:rsidDel="00AB00D4">
          <w:delText xml:space="preserve">the </w:delText>
        </w:r>
        <w:r w:rsidR="00623DF1" w:rsidDel="00AB00D4">
          <w:delText xml:space="preserve">conclusion </w:delText>
        </w:r>
        <w:r w:rsidR="001610B1" w:rsidDel="00AB00D4">
          <w:delText xml:space="preserve">that </w:delText>
        </w:r>
        <w:r w:rsidR="00891372" w:rsidDel="00AB00D4">
          <w:delText>t</w:delText>
        </w:r>
        <w:r w:rsidR="00073924" w:rsidDel="00AB00D4">
          <w:delText xml:space="preserve">he motor </w:delText>
        </w:r>
        <w:r w:rsidR="00891372" w:rsidDel="00AB00D4">
          <w:delText>response is</w:delText>
        </w:r>
        <w:r w:rsidR="00073924" w:rsidDel="00AB00D4">
          <w:delText xml:space="preserve"> based on feedforward processing</w:delText>
        </w:r>
        <w:r w:rsidR="00D210F4" w:rsidDel="00AB00D4">
          <w:delText xml:space="preserve"> that </w:delText>
        </w:r>
        <w:r w:rsidR="0018223D" w:rsidDel="00AB00D4">
          <w:delText xml:space="preserve">is </w:delText>
        </w:r>
        <w:r w:rsidR="009E013B" w:rsidDel="00AB00D4">
          <w:delText xml:space="preserve">first </w:delText>
        </w:r>
        <w:r w:rsidR="0018223D" w:rsidDel="00AB00D4">
          <w:delText>evoked by</w:delText>
        </w:r>
        <w:r w:rsidR="00C17DE0" w:rsidDel="00AB00D4">
          <w:delText xml:space="preserve"> </w:delText>
        </w:r>
        <w:r w:rsidR="00D210F4" w:rsidDel="00AB00D4">
          <w:delText>the prime</w:delText>
        </w:r>
        <w:r w:rsidR="0018223D" w:rsidDel="00AB00D4">
          <w:delText>,</w:delText>
        </w:r>
        <w:r w:rsidR="00D210F4" w:rsidDel="00AB00D4">
          <w:delText xml:space="preserve"> and </w:delText>
        </w:r>
        <w:r w:rsidR="00E62162" w:rsidDel="00AB00D4">
          <w:delText xml:space="preserve">then </w:delText>
        </w:r>
        <w:r w:rsidR="00D210F4" w:rsidDel="00AB00D4">
          <w:delText>correct</w:delText>
        </w:r>
        <w:r w:rsidR="0018223D" w:rsidDel="00AB00D4">
          <w:delText>ed</w:delText>
        </w:r>
        <w:r w:rsidR="00E62162" w:rsidDel="00AB00D4">
          <w:delText xml:space="preserve"> once the target </w:delText>
        </w:r>
      </w:del>
      <w:del w:id="170" w:author="Chen Heller" w:date="2022-08-04T18:35:00Z">
        <w:r w:rsidR="00E62162" w:rsidDel="00A93345">
          <w:delText>becomes available</w:delText>
        </w:r>
        <w:r w:rsidR="009E013B" w:rsidDel="00A93345">
          <w:delText xml:space="preserve"> </w:delText>
        </w:r>
      </w:del>
      <w:ins w:id="171" w:author="Chen Heller" w:date="2022-08-04T18:35:00Z">
        <w:r w:rsidR="00A93345">
          <w:t xml:space="preserve"> </w:t>
        </w:r>
      </w:ins>
      <w:r w:rsidR="009E013B">
        <w:t>[</w:t>
      </w:r>
      <w:commentRangeStart w:id="172"/>
      <w:r w:rsidR="009E013B">
        <w:t>ref</w:t>
      </w:r>
      <w:commentRangeEnd w:id="172"/>
      <w:r w:rsidR="00A21C84">
        <w:rPr>
          <w:rStyle w:val="CommentReference"/>
        </w:rPr>
        <w:commentReference w:id="172"/>
      </w:r>
      <w:r w:rsidR="009E013B">
        <w:t>]</w:t>
      </w:r>
      <w:r w:rsidR="001D5177">
        <w:t>.</w:t>
      </w:r>
      <w:r w:rsidR="0021465D">
        <w:t xml:space="preserve"> </w:t>
      </w:r>
      <w:r w:rsidR="007D1608">
        <w:t xml:space="preserve">In </w:t>
      </w:r>
      <w:r w:rsidR="00FC1674">
        <w:t xml:space="preserve">the second study, </w:t>
      </w:r>
      <w:ins w:id="173" w:author="Chen Heller" w:date="2022-08-07T15:44:00Z">
        <w:r w:rsidR="0021184A">
          <w:t>the effect of</w:t>
        </w:r>
      </w:ins>
      <w:ins w:id="174" w:author="Chen Heller" w:date="2022-08-07T15:51:00Z">
        <w:r w:rsidR="00594125">
          <w:t xml:space="preserve"> uncon</w:t>
        </w:r>
        <w:r w:rsidR="0096261E">
          <w:t>s</w:t>
        </w:r>
        <w:r w:rsidR="00594125">
          <w:t>cious</w:t>
        </w:r>
      </w:ins>
      <w:ins w:id="175" w:author="Chen Heller" w:date="2022-08-07T15:44:00Z">
        <w:r w:rsidR="0021184A">
          <w:t xml:space="preserve"> dorsal </w:t>
        </w:r>
      </w:ins>
      <w:ins w:id="176" w:author="Chen Heller" w:date="2022-08-07T15:51:00Z">
        <w:r w:rsidR="0096261E">
          <w:t xml:space="preserve">– as opposed to ventral – </w:t>
        </w:r>
      </w:ins>
      <w:ins w:id="177" w:author="Chen Heller" w:date="2022-08-07T15:44:00Z">
        <w:r w:rsidR="0021184A">
          <w:t>processing on decisions was examined</w:t>
        </w:r>
      </w:ins>
      <w:ins w:id="178" w:author="Chen Heller" w:date="2022-08-07T15:45:00Z">
        <w:r w:rsidR="0021184A">
          <w:t xml:space="preserve"> </w:t>
        </w:r>
      </w:ins>
      <w:ins w:id="179" w:author="Chen Heller" w:date="2022-08-07T16:08:00Z">
        <w:r w:rsidR="00B87B04">
          <w:t>using</w:t>
        </w:r>
      </w:ins>
      <w:ins w:id="180" w:author="Chen Heller" w:date="2022-08-07T15:45:00Z">
        <w:r w:rsidR="0021184A">
          <w:t xml:space="preserve"> a</w:t>
        </w:r>
      </w:ins>
      <w:ins w:id="181" w:author="Chen Heller" w:date="2022-08-07T16:08:00Z">
        <w:r w:rsidR="00B87B04">
          <w:t xml:space="preserve"> subliminal</w:t>
        </w:r>
      </w:ins>
      <w:ins w:id="182" w:author="Chen Heller" w:date="2022-08-07T15:45:00Z">
        <w:r w:rsidR="0021184A">
          <w:t xml:space="preserve"> priming paradigm.</w:t>
        </w:r>
      </w:ins>
      <w:ins w:id="183" w:author="Chen Heller" w:date="2022-08-07T15:44:00Z">
        <w:r w:rsidR="0021184A">
          <w:t xml:space="preserve"> </w:t>
        </w:r>
      </w:ins>
      <w:ins w:id="184" w:author="Chen Heller" w:date="2022-08-07T16:17:00Z">
        <w:r w:rsidR="002F3958">
          <w:t xml:space="preserve">Primes and targets were images </w:t>
        </w:r>
      </w:ins>
      <w:ins w:id="185" w:author="Chen Heller" w:date="2022-08-07T16:19:00Z">
        <w:r w:rsidR="00C43980">
          <w:t>of animals/tool</w:t>
        </w:r>
        <w:r w:rsidR="00A434D8">
          <w:t>s</w:t>
        </w:r>
        <w:r w:rsidR="00C43980">
          <w:t xml:space="preserve"> </w:t>
        </w:r>
      </w:ins>
      <w:ins w:id="186" w:author="Chen Heller" w:date="2022-08-07T16:17:00Z">
        <w:r w:rsidR="002F3958">
          <w:t>that belonged to the same</w:t>
        </w:r>
      </w:ins>
      <w:ins w:id="187" w:author="Chen Heller" w:date="2022-08-07T16:40:00Z">
        <w:r w:rsidR="00EF58DF">
          <w:t>/different</w:t>
        </w:r>
      </w:ins>
      <w:ins w:id="188" w:author="Chen Heller" w:date="2022-08-07T16:17:00Z">
        <w:r w:rsidR="002F3958">
          <w:t xml:space="preserve"> sem</w:t>
        </w:r>
      </w:ins>
      <w:ins w:id="189" w:author="Chen Heller" w:date="2022-08-07T16:18:00Z">
        <w:r w:rsidR="002F3958">
          <w:t xml:space="preserve">antic category </w:t>
        </w:r>
      </w:ins>
      <w:ins w:id="190" w:author="Chen Heller" w:date="2022-08-09T10:37:00Z">
        <w:r w:rsidR="00921AF5">
          <w:t>and</w:t>
        </w:r>
      </w:ins>
      <w:ins w:id="191" w:author="Chen Heller" w:date="2022-08-07T16:19:00Z">
        <w:r w:rsidR="00A434D8">
          <w:t xml:space="preserve"> had a similar</w:t>
        </w:r>
      </w:ins>
      <w:ins w:id="192" w:author="Chen Heller" w:date="2022-08-07T16:40:00Z">
        <w:r w:rsidR="00EF58DF">
          <w:t xml:space="preserve">/different </w:t>
        </w:r>
      </w:ins>
      <w:ins w:id="193" w:author="Chen Heller" w:date="2022-08-07T16:19:00Z">
        <w:r w:rsidR="00A434D8">
          <w:t xml:space="preserve">shape (i.e., </w:t>
        </w:r>
        <w:r w:rsidR="00650803">
          <w:t>elongated / round)</w:t>
        </w:r>
        <w:r w:rsidR="006A01F2">
          <w:t xml:space="preserve"> and ther</w:t>
        </w:r>
      </w:ins>
      <w:ins w:id="194" w:author="Chen Heller" w:date="2022-08-07T16:20:00Z">
        <w:r w:rsidR="006A01F2">
          <w:t>efor similar</w:t>
        </w:r>
      </w:ins>
      <w:ins w:id="195" w:author="Chen Heller" w:date="2022-08-07T16:40:00Z">
        <w:r w:rsidR="00EF58DF">
          <w:t>/different</w:t>
        </w:r>
      </w:ins>
      <w:ins w:id="196" w:author="Chen Heller" w:date="2022-08-07T16:20:00Z">
        <w:r w:rsidR="006A01F2">
          <w:t xml:space="preserve"> affordances</w:t>
        </w:r>
      </w:ins>
      <w:ins w:id="197" w:author="Chen Heller" w:date="2022-08-07T16:19:00Z">
        <w:r w:rsidR="00650803">
          <w:t>.</w:t>
        </w:r>
      </w:ins>
      <w:ins w:id="198" w:author="Chen Heller" w:date="2022-08-07T16:31:00Z">
        <w:r w:rsidR="006161C6">
          <w:t xml:space="preserve"> </w:t>
        </w:r>
      </w:ins>
      <w:bookmarkStart w:id="199" w:name="_Hlk110934244"/>
      <w:ins w:id="200" w:author="Chen Heller" w:date="2022-08-07T16:37:00Z">
        <w:r w:rsidR="00757B6A">
          <w:t xml:space="preserve">When responses were given via a keyboard, </w:t>
        </w:r>
      </w:ins>
      <w:bookmarkEnd w:id="199"/>
      <w:ins w:id="201" w:author="Chen Heller" w:date="2022-08-09T10:51:00Z">
        <w:r w:rsidR="000A6FA8">
          <w:t xml:space="preserve">semantically congruent primes improved the </w:t>
        </w:r>
      </w:ins>
      <w:ins w:id="202" w:author="Chen Heller" w:date="2022-08-09T10:41:00Z">
        <w:r w:rsidR="00525857">
          <w:t>response speed</w:t>
        </w:r>
        <w:r w:rsidR="0050444F">
          <w:t xml:space="preserve"> </w:t>
        </w:r>
      </w:ins>
      <w:ins w:id="203" w:author="Chen Heller" w:date="2022-08-09T10:42:00Z">
        <w:r w:rsidR="00ED38F7">
          <w:t xml:space="preserve">to </w:t>
        </w:r>
      </w:ins>
      <w:ins w:id="204" w:author="Chen Heller" w:date="2022-08-09T10:59:00Z">
        <w:r w:rsidR="008D47E8">
          <w:t>their targets</w:t>
        </w:r>
      </w:ins>
      <w:ins w:id="205" w:author="Chen Heller" w:date="2022-08-07T16:41:00Z">
        <w:r w:rsidR="00A83612">
          <w:t>.</w:t>
        </w:r>
      </w:ins>
      <w:ins w:id="206" w:author="Chen Heller" w:date="2022-08-07T17:03:00Z">
        <w:r w:rsidR="00FF1DA7">
          <w:t xml:space="preserve"> While </w:t>
        </w:r>
      </w:ins>
      <w:ins w:id="207" w:author="Chen Heller" w:date="2022-08-07T17:10:00Z">
        <w:r w:rsidR="00BB7C38">
          <w:t>keyboard</w:t>
        </w:r>
      </w:ins>
      <w:ins w:id="208" w:author="Chen Heller" w:date="2022-08-07T17:03:00Z">
        <w:r w:rsidR="00FF1DA7">
          <w:t xml:space="preserve"> responses reflected a semantic priming effect, reaching movements</w:t>
        </w:r>
      </w:ins>
      <w:ins w:id="209" w:author="Chen Heller" w:date="2022-08-09T11:09:00Z">
        <w:r w:rsidR="00605313">
          <w:t>,</w:t>
        </w:r>
      </w:ins>
      <w:ins w:id="210" w:author="Chen Heller" w:date="2022-08-07T17:03:00Z">
        <w:r w:rsidR="00FF1DA7">
          <w:t xml:space="preserve"> which </w:t>
        </w:r>
      </w:ins>
      <w:ins w:id="211" w:author="Chen Heller" w:date="2022-08-09T10:40:00Z">
        <w:r w:rsidR="00D148CE">
          <w:t xml:space="preserve">were </w:t>
        </w:r>
      </w:ins>
      <w:ins w:id="212" w:author="Chen Heller" w:date="2022-08-07T17:03:00Z">
        <w:r w:rsidR="00FF1DA7">
          <w:t>assumed to depend more heavily on dorsal processing, were used to</w:t>
        </w:r>
      </w:ins>
      <w:ins w:id="213" w:author="Chen Heller" w:date="2022-08-07T17:04:00Z">
        <w:r w:rsidR="00FF1DA7">
          <w:t xml:space="preserve"> </w:t>
        </w:r>
        <w:r w:rsidR="002C337A">
          <w:t xml:space="preserve">examine </w:t>
        </w:r>
      </w:ins>
      <w:ins w:id="214" w:author="Chen Heller" w:date="2022-08-09T11:17:00Z">
        <w:r w:rsidR="00D004B3">
          <w:t xml:space="preserve">if the dorsal stream elicits </w:t>
        </w:r>
      </w:ins>
      <w:ins w:id="215" w:author="Chen Heller" w:date="2022-08-09T11:01:00Z">
        <w:r w:rsidR="007E582B">
          <w:lastRenderedPageBreak/>
          <w:t xml:space="preserve">subliminal shape related effects. </w:t>
        </w:r>
      </w:ins>
      <w:ins w:id="216" w:author="Chen Heller" w:date="2022-08-09T11:08:00Z">
        <w:r w:rsidR="003B7ECF">
          <w:t>I</w:t>
        </w:r>
      </w:ins>
      <w:ins w:id="217" w:author="Chen Heller" w:date="2022-08-07T17:04:00Z">
        <w:r w:rsidR="002C337A">
          <w:t>ndeed</w:t>
        </w:r>
      </w:ins>
      <w:ins w:id="218" w:author="Chen Heller" w:date="2022-08-09T11:08:00Z">
        <w:r w:rsidR="003B7ECF">
          <w:t>, blob</w:t>
        </w:r>
      </w:ins>
      <w:ins w:id="219" w:author="Chen Heller" w:date="2022-08-09T11:11:00Z">
        <w:r w:rsidR="00681C08">
          <w:t>-like</w:t>
        </w:r>
      </w:ins>
      <w:ins w:id="220" w:author="Chen Heller" w:date="2022-08-09T11:08:00Z">
        <w:r w:rsidR="003B7ECF">
          <w:t xml:space="preserve"> animal primes caused a larger deviation </w:t>
        </w:r>
      </w:ins>
      <w:ins w:id="221" w:author="Chen Heller" w:date="2022-08-09T11:11:00Z">
        <w:r w:rsidR="00681C08">
          <w:t xml:space="preserve">from the elongated tool target </w:t>
        </w:r>
      </w:ins>
      <w:ins w:id="222" w:author="Chen Heller" w:date="2022-08-09T11:10:00Z">
        <w:r w:rsidR="00605313">
          <w:t xml:space="preserve">than </w:t>
        </w:r>
      </w:ins>
      <w:ins w:id="223" w:author="Chen Heller" w:date="2022-08-09T11:11:00Z">
        <w:r w:rsidR="00605313">
          <w:t xml:space="preserve">did </w:t>
        </w:r>
      </w:ins>
      <w:ins w:id="224" w:author="Chen Heller" w:date="2022-08-09T11:10:00Z">
        <w:r w:rsidR="00605313">
          <w:t xml:space="preserve">elongated </w:t>
        </w:r>
      </w:ins>
      <w:ins w:id="225" w:author="Chen Heller" w:date="2022-08-09T11:08:00Z">
        <w:r w:rsidR="003B7ECF">
          <w:t>animals.</w:t>
        </w:r>
      </w:ins>
      <w:ins w:id="226" w:author="Chen Heller" w:date="2022-08-09T11:12:00Z">
        <w:r w:rsidR="00397649">
          <w:t xml:space="preserve"> Hence the researchers concluded that dorsal</w:t>
        </w:r>
      </w:ins>
      <w:ins w:id="227" w:author="Chen Heller" w:date="2022-08-09T11:15:00Z">
        <w:r w:rsidR="006A4AE5">
          <w:t>-stream</w:t>
        </w:r>
      </w:ins>
      <w:ins w:id="228" w:author="Chen Heller" w:date="2022-08-09T11:12:00Z">
        <w:r w:rsidR="00397649">
          <w:t xml:space="preserve"> processing </w:t>
        </w:r>
      </w:ins>
      <w:ins w:id="229" w:author="Chen Heller" w:date="2022-08-09T11:15:00Z">
        <w:r w:rsidR="006A4AE5">
          <w:t>contributes grasp related information to decision making processes</w:t>
        </w:r>
      </w:ins>
      <w:ins w:id="230" w:author="Chen Heller" w:date="2022-08-09T11:52:00Z">
        <w:r w:rsidR="00C77ABE">
          <w:t>.</w:t>
        </w:r>
      </w:ins>
    </w:p>
    <w:p w14:paraId="507A6536" w14:textId="1F889BC1" w:rsidR="0007249B" w:rsidRDefault="008838A7" w:rsidP="002C337A">
      <w:pPr>
        <w:pStyle w:val="NoSpacing"/>
        <w:bidi w:val="0"/>
        <w:rPr>
          <w:rtl/>
        </w:rPr>
      </w:pPr>
      <w:del w:id="231" w:author="Chen Heller" w:date="2022-08-07T16:43:00Z">
        <w:r w:rsidDel="00F117C0">
          <w:delText xml:space="preserve">the </w:delText>
        </w:r>
        <w:r w:rsidR="00FC1674" w:rsidDel="00F117C0">
          <w:delText xml:space="preserve">effects </w:delText>
        </w:r>
        <w:r w:rsidDel="00F117C0">
          <w:delText xml:space="preserve">of </w:delText>
        </w:r>
        <w:r w:rsidR="005B3FFA" w:rsidDel="00F117C0">
          <w:delText>unconscious</w:delText>
        </w:r>
        <w:r w:rsidDel="00F117C0">
          <w:delText xml:space="preserve"> processing in the dorsal strea</w:delText>
        </w:r>
        <w:r w:rsidR="00FC1674" w:rsidDel="00F117C0">
          <w:delText xml:space="preserve">m </w:delText>
        </w:r>
        <w:r w:rsidR="00E86E51" w:rsidDel="00F117C0">
          <w:delText>were</w:delText>
        </w:r>
        <w:r w:rsidR="00FC1674" w:rsidDel="00F117C0">
          <w:delText xml:space="preserve"> tested.</w:delText>
        </w:r>
        <w:r w:rsidDel="00F117C0">
          <w:delText xml:space="preserve"> </w:delText>
        </w:r>
        <w:r w:rsidR="00FC1674" w:rsidDel="00F117C0">
          <w:delText xml:space="preserve">Alongside the keyboard-RT effect, </w:delText>
        </w:r>
        <w:r w:rsidDel="00F117C0">
          <w:delText xml:space="preserve">motion tracking was </w:delText>
        </w:r>
        <w:r w:rsidR="00FC1674" w:rsidDel="00F117C0">
          <w:delText xml:space="preserve">held </w:delText>
        </w:r>
        <w:r w:rsidDel="00F117C0">
          <w:delText xml:space="preserve">to </w:delText>
        </w:r>
        <w:r w:rsidR="00FC1674" w:rsidDel="00F117C0">
          <w:delText xml:space="preserve">index </w:delText>
        </w:r>
        <w:r w:rsidDel="00F117C0">
          <w:delText xml:space="preserve">dorsal </w:delText>
        </w:r>
        <w:r w:rsidR="00D44AC8" w:rsidDel="00F117C0">
          <w:delText xml:space="preserve">– </w:delText>
        </w:r>
        <w:r w:rsidDel="00F117C0">
          <w:delText xml:space="preserve">as opposed </w:delText>
        </w:r>
        <w:r w:rsidR="006B1EDE" w:rsidDel="00F117C0">
          <w:delText xml:space="preserve">to </w:delText>
        </w:r>
        <w:r w:rsidR="00B61C47" w:rsidDel="00F117C0">
          <w:delText xml:space="preserve">ventral </w:delText>
        </w:r>
        <w:r w:rsidR="00D44AC8" w:rsidDel="00F117C0">
          <w:delText xml:space="preserve">– </w:delText>
        </w:r>
        <w:r w:rsidR="00B61C47" w:rsidDel="00F117C0">
          <w:delText>processing</w:delText>
        </w:r>
        <w:r w:rsidR="00FC1674" w:rsidDel="00F117C0">
          <w:delText>, under the assumption that</w:delText>
        </w:r>
        <w:r w:rsidR="00B61C47" w:rsidDel="00F117C0">
          <w:delText xml:space="preserve"> reaching movements are more heavily </w:delText>
        </w:r>
        <w:r w:rsidR="00F75CD5" w:rsidDel="00F117C0">
          <w:delText xml:space="preserve">dependent </w:delText>
        </w:r>
        <w:r w:rsidR="00B61C47" w:rsidDel="00F117C0">
          <w:delText xml:space="preserve">on dorsal processing than </w:delText>
        </w:r>
        <w:r w:rsidR="00F75CD5" w:rsidDel="00F117C0">
          <w:delText>button</w:delText>
        </w:r>
        <w:r w:rsidR="00B61C47" w:rsidDel="00F117C0">
          <w:delText xml:space="preserve"> presses</w:delText>
        </w:r>
      </w:del>
      <w:r w:rsidR="000A70AF">
        <w:t xml:space="preserve"> [</w:t>
      </w:r>
      <w:commentRangeStart w:id="232"/>
      <w:r w:rsidR="000A70AF">
        <w:t>ref</w:t>
      </w:r>
      <w:commentRangeEnd w:id="232"/>
      <w:r w:rsidR="00716570">
        <w:rPr>
          <w:rStyle w:val="CommentReference"/>
        </w:rPr>
        <w:commentReference w:id="232"/>
      </w:r>
      <w:r w:rsidR="000A70AF">
        <w:t>]</w:t>
      </w:r>
      <w:r w:rsidR="00B61C47">
        <w:t>.</w:t>
      </w:r>
    </w:p>
    <w:p w14:paraId="1CA689B9" w14:textId="77777777" w:rsidR="00976673" w:rsidRDefault="00976673" w:rsidP="00976673">
      <w:pPr>
        <w:pStyle w:val="Heading4"/>
        <w:bidi w:val="0"/>
      </w:pPr>
      <w:r>
        <w:t>Xiao + reaching vs mouse</w:t>
      </w:r>
    </w:p>
    <w:p w14:paraId="6EF1AF94" w14:textId="328EB857"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233"/>
      <w:r w:rsidR="00A923D1">
        <w:t>ref</w:t>
      </w:r>
      <w:commentRangeEnd w:id="233"/>
      <w:r w:rsidR="005859F9">
        <w:rPr>
          <w:rStyle w:val="CommentReference"/>
        </w:rPr>
        <w:commentReference w:id="233"/>
      </w:r>
      <w:r w:rsidR="00A923D1">
        <w:t>]</w:t>
      </w:r>
      <w:r>
        <w:t xml:space="preserve">. </w:t>
      </w:r>
      <w:ins w:id="234" w:author="Chen Heller" w:date="2022-08-07T17:06:00Z">
        <w:r w:rsidR="00032C85">
          <w:t xml:space="preserve">In this study, participants classified </w:t>
        </w:r>
      </w:ins>
      <w:ins w:id="235" w:author="Chen Heller" w:date="2022-08-07T17:07:00Z">
        <w:r w:rsidR="00D54AB5">
          <w:t xml:space="preserve">two </w:t>
        </w:r>
        <w:r w:rsidR="00032C85">
          <w:t>digits as identical</w:t>
        </w:r>
        <w:r w:rsidR="00D54AB5">
          <w:t xml:space="preserve">/different </w:t>
        </w:r>
      </w:ins>
      <w:ins w:id="236" w:author="Chen Heller" w:date="2022-08-07T17:11:00Z">
        <w:r w:rsidR="00BB7C38">
          <w:t>by</w:t>
        </w:r>
      </w:ins>
      <w:ins w:id="237" w:author="Chen Heller" w:date="2022-08-07T17:20:00Z">
        <w:r w:rsidR="002F04D4">
          <w:t xml:space="preserve"> either</w:t>
        </w:r>
      </w:ins>
      <w:ins w:id="238" w:author="Chen Heller" w:date="2022-08-07T17:07:00Z">
        <w:r w:rsidR="00D54AB5">
          <w:t xml:space="preserve"> </w:t>
        </w:r>
      </w:ins>
      <w:ins w:id="239" w:author="Chen Heller" w:date="2022-08-07T17:13:00Z">
        <w:r w:rsidR="00CB75F7">
          <w:t xml:space="preserve">pointing </w:t>
        </w:r>
      </w:ins>
      <w:ins w:id="240" w:author="Chen Heller" w:date="2022-08-09T12:10:00Z">
        <w:r w:rsidR="00404F08">
          <w:t xml:space="preserve">to the correct answer </w:t>
        </w:r>
      </w:ins>
      <w:ins w:id="241" w:author="Chen Heller" w:date="2022-08-07T17:11:00Z">
        <w:r w:rsidR="00BB7C38">
          <w:t xml:space="preserve">with </w:t>
        </w:r>
      </w:ins>
      <w:ins w:id="242" w:author="Chen Heller" w:date="2022-08-07T17:12:00Z">
        <w:r w:rsidR="00FD7BD2">
          <w:t xml:space="preserve">the mouse or </w:t>
        </w:r>
      </w:ins>
      <w:ins w:id="243" w:author="Chen Heller" w:date="2022-08-09T12:10:00Z">
        <w:r w:rsidR="00404F08">
          <w:t>c</w:t>
        </w:r>
      </w:ins>
      <w:ins w:id="244" w:author="Chen Heller" w:date="2022-08-09T12:11:00Z">
        <w:r w:rsidR="00404F08">
          <w:t xml:space="preserve">hoosing it with </w:t>
        </w:r>
      </w:ins>
      <w:ins w:id="245" w:author="Chen Heller" w:date="2022-08-07T17:12:00Z">
        <w:r w:rsidR="00FD7BD2">
          <w:t>the keyboard.</w:t>
        </w:r>
      </w:ins>
      <w:ins w:id="246" w:author="Chen Heller" w:date="2022-08-07T17:08:00Z">
        <w:r w:rsidR="00D54AB5">
          <w:t xml:space="preserve"> </w:t>
        </w:r>
      </w:ins>
      <w:ins w:id="247" w:author="Chen Heller" w:date="2022-08-07T17:20:00Z">
        <w:r w:rsidR="00223F25">
          <w:t xml:space="preserve">The target digits were preceded by </w:t>
        </w:r>
      </w:ins>
      <w:ins w:id="248" w:author="Chen Heller" w:date="2022-08-07T17:22:00Z">
        <w:r w:rsidR="00643908">
          <w:t xml:space="preserve">a positive/negative </w:t>
        </w:r>
      </w:ins>
      <w:ins w:id="249" w:author="Chen Heller" w:date="2022-08-07T17:20:00Z">
        <w:r w:rsidR="00223F25">
          <w:t>s</w:t>
        </w:r>
      </w:ins>
      <w:ins w:id="250" w:author="Chen Heller" w:date="2022-08-07T17:15:00Z">
        <w:r w:rsidR="00CC4C34">
          <w:t xml:space="preserve">ubliminal image </w:t>
        </w:r>
      </w:ins>
      <w:ins w:id="251" w:author="Chen Heller" w:date="2022-08-07T17:22:00Z">
        <w:r w:rsidR="002C1C41">
          <w:t xml:space="preserve">which </w:t>
        </w:r>
      </w:ins>
      <w:ins w:id="252" w:author="Chen Heller" w:date="2022-08-07T17:19:00Z">
        <w:r w:rsidR="002F04D4">
          <w:t>facilitate</w:t>
        </w:r>
      </w:ins>
      <w:ins w:id="253" w:author="Chen Heller" w:date="2022-08-07T17:21:00Z">
        <w:r w:rsidR="00531E0E">
          <w:t>d</w:t>
        </w:r>
      </w:ins>
      <w:ins w:id="254" w:author="Chen Heller" w:date="2022-08-07T17:19:00Z">
        <w:r w:rsidR="002F04D4">
          <w:t xml:space="preserve"> </w:t>
        </w:r>
      </w:ins>
      <w:ins w:id="255" w:author="Chen Heller" w:date="2022-08-07T17:16:00Z">
        <w:r w:rsidR="00120003">
          <w:t>same/different</w:t>
        </w:r>
        <w:r w:rsidR="00CC4C34">
          <w:t xml:space="preserve"> response</w:t>
        </w:r>
      </w:ins>
      <w:ins w:id="256" w:author="Chen Heller" w:date="2022-08-07T17:17:00Z">
        <w:r w:rsidR="00B91622">
          <w:t>s</w:t>
        </w:r>
      </w:ins>
      <w:ins w:id="257" w:author="Chen Heller" w:date="2022-08-07T17:16:00Z">
        <w:r w:rsidR="00CC4C34">
          <w:t xml:space="preserve"> </w:t>
        </w:r>
        <w:r w:rsidR="00120003">
          <w:t>respectively.</w:t>
        </w:r>
      </w:ins>
      <w:ins w:id="258" w:author="Chen Heller" w:date="2022-08-07T17:15:00Z">
        <w:r w:rsidR="005B4EAE">
          <w:t xml:space="preserve"> </w:t>
        </w:r>
      </w:ins>
      <w:ins w:id="259" w:author="Chen Heller" w:date="2022-08-07T17:19:00Z">
        <w:r w:rsidR="002F04D4">
          <w:t>C</w:t>
        </w:r>
      </w:ins>
      <w:del w:id="260" w:author="Chen Heller" w:date="2022-08-07T17:18:00Z">
        <w:r w:rsidDel="00B81C71">
          <w:delText xml:space="preserve">The authors </w:delText>
        </w:r>
        <w:r w:rsidR="00D10F26" w:rsidDel="00B81C71">
          <w:delText xml:space="preserve">concluded that </w:delText>
        </w:r>
        <w:r w:rsidR="00856683" w:rsidDel="00B81C71">
          <w:delText>positive / negative primes facilitat</w:delText>
        </w:r>
        <w:r w:rsidR="00AC0289" w:rsidDel="00B81C71">
          <w:delText>e</w:delText>
        </w:r>
        <w:r w:rsidR="00856683" w:rsidDel="00B81C71">
          <w:delText xml:space="preserve"> a same / different response accordingly </w:delText>
        </w:r>
        <w:r w:rsidR="00D10F26" w:rsidDel="00B81C71">
          <w:delText>w</w:delText>
        </w:r>
        <w:r w:rsidR="00DA32D2" w:rsidDel="00B81C71">
          <w:delText xml:space="preserve">hen </w:delText>
        </w:r>
        <w:r w:rsidR="00D10F26" w:rsidDel="00B81C71">
          <w:delText xml:space="preserve">participants </w:delText>
        </w:r>
        <w:r w:rsidR="00856683" w:rsidDel="00B81C71">
          <w:delText xml:space="preserve">judge </w:delText>
        </w:r>
        <w:r w:rsidR="00DA32D2" w:rsidDel="00B81C71">
          <w:delText>the similarity of two digits</w:delText>
        </w:r>
        <w:r w:rsidR="00821038" w:rsidDel="00B81C71">
          <w:delText>.</w:delText>
        </w:r>
        <w:r w:rsidR="00837774" w:rsidDel="00B81C71">
          <w:delText xml:space="preserve"> C</w:delText>
        </w:r>
      </w:del>
      <w:r w:rsidR="00837774">
        <w:t xml:space="preserve">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261"/>
      <w:r w:rsidR="000D172B">
        <w:t>ref</w:t>
      </w:r>
      <w:commentRangeEnd w:id="261"/>
      <w:r w:rsidR="00116C56">
        <w:rPr>
          <w:rStyle w:val="CommentReference"/>
        </w:rPr>
        <w:commentReference w:id="261"/>
      </w:r>
      <w:r w:rsidR="000D172B">
        <w:t xml:space="preserve">]. </w:t>
      </w:r>
      <w:r w:rsidR="00744990">
        <w:t>Finally,</w:t>
      </w:r>
      <w:r w:rsidR="000B62AF">
        <w:t xml:space="preserve"> </w:t>
      </w:r>
      <w:r w:rsidR="00C74577">
        <w:t xml:space="preserve">the number of trials in the awareness task was </w:t>
      </w:r>
      <w:del w:id="262" w:author="Chen Heller" w:date="2022-08-07T17:24:00Z">
        <w:r w:rsidR="00C74577" w:rsidDel="00660B23">
          <w:delText>XX</w:delText>
        </w:r>
      </w:del>
      <w:ins w:id="263" w:author="Chen Heller" w:date="2022-08-07T17:24:00Z">
        <w:r w:rsidR="00660B23">
          <w:t>ninety-six</w:t>
        </w:r>
      </w:ins>
      <w:r w:rsidR="00C74577">
        <w:t xml:space="preserve">, which might be underpowered for detecting awareness </w:t>
      </w:r>
      <w:r w:rsidR="006711BF">
        <w:t>[ref</w:t>
      </w:r>
      <w:r w:rsidR="00FA7190">
        <w:t>]</w:t>
      </w:r>
      <w:r w:rsidR="00F42D58">
        <w:t>.</w:t>
      </w:r>
    </w:p>
    <w:p w14:paraId="2FA79B92" w14:textId="6A950DBC" w:rsidR="00DF649A" w:rsidDel="009308EF" w:rsidRDefault="00744990" w:rsidP="000A1965">
      <w:pPr>
        <w:pStyle w:val="NoSpacing"/>
        <w:bidi w:val="0"/>
        <w:rPr>
          <w:del w:id="264" w:author="Chen Heller" w:date="2022-08-07T17:25:00Z"/>
        </w:rPr>
      </w:pPr>
      <w:commentRangeStart w:id="265"/>
      <w:del w:id="266" w:author="Chen Heller" w:date="2022-08-07T17:25:00Z">
        <w:r w:rsidDel="009308EF">
          <w:delText xml:space="preserve">Other than </w:delText>
        </w:r>
        <w:r w:rsidR="00F77119" w:rsidDel="009308EF">
          <w:delText xml:space="preserve">specifications of </w:delText>
        </w:r>
        <w:r w:rsidDel="009308EF">
          <w:delText>the awareness measure</w:delText>
        </w:r>
        <w:r w:rsidR="00E065BD" w:rsidDel="009308EF">
          <w:delText xml:space="preserve"> worthy of note is also the unintuitive semantic relation between the valence of the primes and the </w:delText>
        </w:r>
        <w:r w:rsidR="009D23A2" w:rsidDel="009308EF">
          <w:delText>same / different response</w:delText>
        </w:r>
        <w:r w:rsidR="00E065BD" w:rsidDel="009308EF">
          <w:delText>.</w:delText>
        </w:r>
        <w:commentRangeEnd w:id="265"/>
        <w:r w:rsidR="00D06351" w:rsidDel="009308EF">
          <w:rPr>
            <w:rStyle w:val="CommentReference"/>
          </w:rPr>
          <w:commentReference w:id="265"/>
        </w:r>
      </w:del>
    </w:p>
    <w:p w14:paraId="017CF663" w14:textId="545EB47F" w:rsidR="008673AD" w:rsidRDefault="00D06351" w:rsidP="003C7FCB">
      <w:pPr>
        <w:pStyle w:val="NoSpacing"/>
        <w:bidi w:val="0"/>
      </w:pPr>
      <w:r>
        <w:t xml:space="preserve">Notably, this study used mouse tracking </w:t>
      </w:r>
      <w:del w:id="267" w:author="Chen Heller" w:date="2022-08-09T12:13:00Z">
        <w:r w:rsidDel="00B53260">
          <w:delText xml:space="preserve">and not </w:delText>
        </w:r>
        <w:r w:rsidR="004E6BC3" w:rsidDel="00B53260">
          <w:delText>reaching movements</w:delText>
        </w:r>
        <w:r w:rsidDel="00B53260">
          <w:delText xml:space="preserve">, </w:delText>
        </w:r>
      </w:del>
      <w:r>
        <w:t>which might be less sensitive</w:t>
      </w:r>
      <w:ins w:id="268" w:author="Chen Heller" w:date="2022-08-09T12:13:00Z">
        <w:r w:rsidR="00B53260">
          <w:t xml:space="preserve"> than reaching movements</w:t>
        </w:r>
      </w:ins>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269"/>
      <w:r w:rsidR="004163F8">
        <w:t>ref</w:t>
      </w:r>
      <w:commentRangeEnd w:id="269"/>
      <w:r w:rsidR="000152A6">
        <w:rPr>
          <w:rStyle w:val="CommentReference"/>
        </w:rPr>
        <w:commentReference w:id="269"/>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270"/>
      <w:r w:rsidR="001E73BA">
        <w:t>ref</w:t>
      </w:r>
      <w:commentRangeEnd w:id="270"/>
      <w:r w:rsidR="001E73BA">
        <w:rPr>
          <w:rStyle w:val="CommentReference"/>
        </w:rPr>
        <w:commentReference w:id="270"/>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271"/>
      <w:r w:rsidR="00D06152">
        <w:t>ref</w:t>
      </w:r>
      <w:commentRangeEnd w:id="271"/>
      <w:r w:rsidR="00293C44">
        <w:rPr>
          <w:rStyle w:val="CommentReference"/>
        </w:rPr>
        <w:commentReference w:id="271"/>
      </w:r>
      <w:r w:rsidR="00D06152">
        <w:t>]</w:t>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commentRangeStart w:id="272"/>
      <w:r w:rsidR="003C7FCB">
        <w:t>ref</w:t>
      </w:r>
      <w:commentRangeEnd w:id="272"/>
      <w:r w:rsidR="003C7FCB">
        <w:rPr>
          <w:rStyle w:val="CommentReference"/>
        </w:rPr>
        <w:commentReference w:id="272"/>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273"/>
      <w:r w:rsidR="003C7FCB">
        <w:t>ref</w:t>
      </w:r>
      <w:commentRangeEnd w:id="273"/>
      <w:r w:rsidR="003C7FCB">
        <w:rPr>
          <w:rStyle w:val="CommentReference"/>
        </w:rPr>
        <w:commentReference w:id="273"/>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0B3D77DB"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w:t>
      </w:r>
      <w:r w:rsidR="00586A32">
        <w:lastRenderedPageBreak/>
        <w:t xml:space="preserve">Three exploratory studies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eane</w:t>
      </w:r>
      <w:proofErr w:type="spellEnd"/>
      <w:r w:rsidR="00D21058">
        <w:t xml:space="preserve"> and colleagues</w:t>
      </w:r>
      <w:r w:rsidR="00AA2BC2">
        <w:t xml:space="preserve"> [ref]</w:t>
      </w:r>
      <w:r w:rsidR="00D21058">
        <w:t>,</w:t>
      </w:r>
      <w:r w:rsidR="002D16B3">
        <w:t xml:space="preserve"> in which </w:t>
      </w:r>
      <w:del w:id="274" w:author="Chen Heller" w:date="2022-08-09T12:16:00Z">
        <w:r w:rsidR="00187EC9" w:rsidDel="001A6441">
          <w:delText xml:space="preserve">subjects </w:delText>
        </w:r>
      </w:del>
      <w:ins w:id="275" w:author="Chen Heller" w:date="2022-08-09T12:16:00Z">
        <w:r w:rsidR="001A6441">
          <w:t xml:space="preserve">participants </w:t>
        </w:r>
      </w:ins>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del w:id="276" w:author="Chen Heller" w:date="2022-08-09T12:16:00Z">
        <w:r w:rsidR="004F4E89" w:rsidDel="001A6441">
          <w:delText xml:space="preserve">They </w:delText>
        </w:r>
      </w:del>
      <w:ins w:id="277" w:author="Chen Heller" w:date="2022-08-09T12:16:00Z">
        <w:r w:rsidR="001A6441">
          <w:t xml:space="preserve">The participants </w:t>
        </w:r>
      </w:ins>
      <w:r w:rsidR="004F4E89">
        <w:t xml:space="preserve">were asked to </w:t>
      </w:r>
      <w:r w:rsidR="0007317A">
        <w:t>perform a semantic judgment</w:t>
      </w:r>
      <w:r w:rsidR="004F4E89">
        <w:t xml:space="preserve"> on the target </w:t>
      </w:r>
      <w:proofErr w:type="gramStart"/>
      <w:r w:rsidR="004F4E89">
        <w:t>word, and</w:t>
      </w:r>
      <w:proofErr w:type="gramEnd"/>
      <w:r w:rsidR="004F4E89">
        <w:t xml:space="preserve"> determine if </w:t>
      </w:r>
      <w:r w:rsidR="0007317A">
        <w:t>it describe</w:t>
      </w:r>
      <w:r w:rsidR="004F4E89">
        <w:t>s</w:t>
      </w:r>
      <w:r w:rsidR="0007317A">
        <w:t xml:space="preserve"> a natural or artificial item. </w:t>
      </w:r>
      <w:r w:rsidR="00620379">
        <w:t xml:space="preserve">In the first three experiments, I expected to find evidence for a congruency effect with motion tracking, so that </w:t>
      </w:r>
      <w:ins w:id="278" w:author="Chen Heller" w:date="2022-08-08T10:02:00Z">
        <w:r w:rsidR="002850CB">
          <w:t xml:space="preserve">the average </w:t>
        </w:r>
      </w:ins>
      <w:r w:rsidR="00620379">
        <w:t xml:space="preserve">reaching trajectories </w:t>
      </w:r>
      <w:ins w:id="279" w:author="Chen Heller" w:date="2022-08-08T10:00:00Z">
        <w:r w:rsidR="00324C2E">
          <w:t xml:space="preserve">of the </w:t>
        </w:r>
      </w:ins>
      <w:ins w:id="280" w:author="Chen Heller" w:date="2022-08-08T09:59:00Z">
        <w:r w:rsidR="00324C2E">
          <w:t xml:space="preserve">incongruent trials </w:t>
        </w:r>
      </w:ins>
      <w:ins w:id="281" w:author="Chen Heller" w:date="2022-08-08T10:00:00Z">
        <w:r w:rsidR="00324C2E">
          <w:t xml:space="preserve">would </w:t>
        </w:r>
        <w:r w:rsidR="00C5088F">
          <w:t>deviate towards the incorrect answer</w:t>
        </w:r>
      </w:ins>
      <w:ins w:id="282" w:author="Chen Heller" w:date="2022-08-08T10:02:00Z">
        <w:r w:rsidR="003323D9">
          <w:t xml:space="preserve"> further </w:t>
        </w:r>
      </w:ins>
      <w:ins w:id="283" w:author="Chen Heller" w:date="2022-08-08T10:03:00Z">
        <w:r w:rsidR="003323D9">
          <w:t>than would the trajectories of the congruent trials</w:t>
        </w:r>
      </w:ins>
      <w:r w:rsidR="00620379">
        <w:t xml:space="preserve">. In </w:t>
      </w:r>
      <w:r w:rsidR="00495453">
        <w:t>the fourth experiment</w:t>
      </w:r>
      <w:r w:rsidR="00620379">
        <w:t xml:space="preserve">, I expected </w:t>
      </w:r>
      <w:ins w:id="284" w:author="Chen Heller" w:date="2022-08-08T10:03:00Z">
        <w:r w:rsidR="003323D9">
          <w:t xml:space="preserve">this </w:t>
        </w:r>
      </w:ins>
      <w:ins w:id="285" w:author="Chen Heller" w:date="2022-08-08T10:04:00Z">
        <w:r w:rsidR="004B3AEE">
          <w:t xml:space="preserve">congruency </w:t>
        </w:r>
      </w:ins>
      <w:ins w:id="286" w:author="Chen Heller" w:date="2022-08-08T10:03:00Z">
        <w:r w:rsidR="003323D9">
          <w:t xml:space="preserve">effect to be larger </w:t>
        </w:r>
      </w:ins>
      <w:del w:id="287" w:author="Chen Heller" w:date="2022-08-08T10:03:00Z">
        <w:r w:rsidR="00620379" w:rsidDel="003323D9">
          <w:delText xml:space="preserve">to find </w:delText>
        </w:r>
        <w:r w:rsidR="00495453" w:rsidDel="003323D9">
          <w:delText xml:space="preserve">a </w:delText>
        </w:r>
        <w:r w:rsidR="00342ECB" w:rsidDel="003323D9">
          <w:delText xml:space="preserve">larger congruency effect </w:delText>
        </w:r>
        <w:r w:rsidR="000E4192" w:rsidDel="003323D9">
          <w:delText xml:space="preserve">in the motion tracking task </w:delText>
        </w:r>
      </w:del>
      <w:r w:rsidR="000E4192">
        <w:t xml:space="preserve">than </w:t>
      </w:r>
      <w:ins w:id="288" w:author="Chen Heller" w:date="2022-08-08T10:03:00Z">
        <w:r w:rsidR="003323D9">
          <w:t xml:space="preserve">the one </w:t>
        </w:r>
      </w:ins>
      <w:ins w:id="289" w:author="Chen Heller" w:date="2022-08-08T10:04:00Z">
        <w:r w:rsidR="006B3B22">
          <w:t xml:space="preserve">extracted from the </w:t>
        </w:r>
      </w:ins>
      <w:del w:id="290" w:author="Chen Heller" w:date="2022-08-08T10:04:00Z">
        <w:r w:rsidR="00495453" w:rsidDel="006B3B22">
          <w:delText xml:space="preserve">in </w:delText>
        </w:r>
        <w:r w:rsidR="000E4192" w:rsidDel="006B3B22">
          <w:delText xml:space="preserve">the </w:delText>
        </w:r>
      </w:del>
      <w:r w:rsidR="000E4192">
        <w:t>keyboard</w:t>
      </w:r>
      <w:ins w:id="291" w:author="Chen Heller" w:date="2022-08-08T10:04:00Z">
        <w:r w:rsidR="004B3AEE">
          <w:t>-</w:t>
        </w:r>
      </w:ins>
      <w:del w:id="292" w:author="Chen Heller" w:date="2022-08-08T10:04:00Z">
        <w:r w:rsidR="000E4192" w:rsidDel="004B3AEE">
          <w:delText xml:space="preserve"> </w:delText>
        </w:r>
        <w:r w:rsidR="000E4192" w:rsidDel="006B3B22">
          <w:delText>task</w:delText>
        </w:r>
      </w:del>
      <w:ins w:id="293" w:author="Chen Heller" w:date="2022-08-08T10:04:00Z">
        <w:r w:rsidR="006B3B22">
          <w:t>RT</w:t>
        </w:r>
      </w:ins>
      <w:r w:rsidR="00495453">
        <w:t>.</w:t>
      </w:r>
    </w:p>
    <w:p w14:paraId="45564E9E" w14:textId="31753AD2" w:rsidR="00BA41CF" w:rsidRDefault="00ED60E1" w:rsidP="00E22EFB">
      <w:pPr>
        <w:pStyle w:val="Heading3"/>
        <w:bidi w:val="0"/>
      </w:pPr>
      <w:r>
        <w:t>Exp 1</w:t>
      </w:r>
    </w:p>
    <w:p w14:paraId="4F322CBE" w14:textId="77AEC627" w:rsidR="00C3013B" w:rsidRPr="00C32066" w:rsidRDefault="003F5172" w:rsidP="000D7D8A">
      <w:pPr>
        <w:pStyle w:val="NoSpacing"/>
        <w:bidi w:val="0"/>
      </w:pPr>
      <w:r>
        <w:t>The first experiment</w:t>
      </w:r>
      <w:r w:rsidR="00D078A0">
        <w:t>'s purpose</w:t>
      </w:r>
      <w:r w:rsidR="00DC26A2">
        <w:t xml:space="preserve"> was to </w:t>
      </w:r>
      <w:r w:rsidR="007345ED">
        <w:t>produce</w:t>
      </w:r>
      <w:r w:rsidR="008B0370">
        <w:t xml:space="preserve"> </w:t>
      </w:r>
      <w:r w:rsidR="00DC26A2">
        <w:t xml:space="preserve">a </w:t>
      </w:r>
      <w:r w:rsidR="005875E6">
        <w:t xml:space="preserve">first </w:t>
      </w:r>
      <w:r w:rsidR="00DC26A2">
        <w:t xml:space="preserve">dataset </w:t>
      </w:r>
      <w:r w:rsidR="00864858">
        <w:t>to experiment with</w:t>
      </w:r>
      <w:r w:rsidR="005875E6">
        <w:t xml:space="preserve">. </w:t>
      </w:r>
      <w:r w:rsidR="00794365">
        <w:t xml:space="preserve">The </w:t>
      </w:r>
      <w:r w:rsidR="007231AE">
        <w:t xml:space="preserve">end </w:t>
      </w:r>
      <w:r w:rsidR="00794365">
        <w:t xml:space="preserve">goal was to troubleshoot </w:t>
      </w:r>
      <w:r w:rsidR="00502539">
        <w:t xml:space="preserve">the experiment </w:t>
      </w:r>
      <w:r w:rsidR="000C2171">
        <w:t>and the motion tacking</w:t>
      </w:r>
      <w:r w:rsidR="00F06477">
        <w:t xml:space="preserve"> system</w:t>
      </w:r>
      <w:r w:rsidR="000C2171">
        <w:t xml:space="preserve"> </w:t>
      </w:r>
      <w:r w:rsidR="00212D8D">
        <w:t xml:space="preserve">and establish </w:t>
      </w:r>
      <w:r w:rsidR="000C2171">
        <w:t xml:space="preserve">an </w:t>
      </w:r>
      <w:r w:rsidR="00EF3CBB">
        <w:t xml:space="preserve">encapsulating </w:t>
      </w:r>
      <w:r w:rsidR="000C2171">
        <w:t>analysis environment th</w:t>
      </w:r>
      <w:r w:rsidR="00F06477">
        <w:t>at</w:t>
      </w:r>
      <w:r w:rsidR="000C2171">
        <w:t xml:space="preserve"> </w:t>
      </w:r>
      <w:r w:rsidR="005A6878">
        <w:t>can extract</w:t>
      </w:r>
      <w:r w:rsidR="000C2171">
        <w:t xml:space="preserve"> meaningful parameters </w:t>
      </w:r>
      <w:r w:rsidR="005F7169">
        <w:t xml:space="preserve">from </w:t>
      </w:r>
      <w:r w:rsidR="000C2171">
        <w:t xml:space="preserve">the recorded </w:t>
      </w:r>
      <w:r w:rsidR="00EF3CBB">
        <w:t>trajectories</w:t>
      </w:r>
      <w:r w:rsidR="000C2171">
        <w:t>.</w:t>
      </w:r>
      <w:r w:rsidR="005F7169">
        <w:t xml:space="preserve"> </w:t>
      </w:r>
      <w:r w:rsidR="00C2650D">
        <w:t xml:space="preserve">We </w:t>
      </w:r>
      <w:r w:rsidR="00BA1DC1">
        <w:t xml:space="preserve">were hoping </w:t>
      </w:r>
      <w:r w:rsidR="00C2650D">
        <w:t xml:space="preserve">to </w:t>
      </w:r>
      <w:r w:rsidR="002C4795">
        <w:t xml:space="preserve">locate </w:t>
      </w:r>
      <w:r w:rsidR="00810EB7">
        <w:t xml:space="preserve">a congruency </w:t>
      </w:r>
      <w:r w:rsidR="002C4795">
        <w:t xml:space="preserve">effect in </w:t>
      </w:r>
      <w:r w:rsidR="00077925">
        <w:t xml:space="preserve">at least </w:t>
      </w:r>
      <w:r w:rsidR="002C4795">
        <w:t>one of the</w:t>
      </w:r>
      <w:r w:rsidR="005A6878">
        <w:t xml:space="preserve"> </w:t>
      </w:r>
      <w:r w:rsidR="002C4795">
        <w:t xml:space="preserve">parameters and </w:t>
      </w:r>
      <w:r w:rsidR="005F7169">
        <w:t xml:space="preserve">tweak </w:t>
      </w:r>
      <w:r w:rsidR="00F06477">
        <w:t>the</w:t>
      </w:r>
      <w:r w:rsidR="00C5611F">
        <w:t xml:space="preserve"> </w:t>
      </w:r>
      <w:r w:rsidR="00F06477">
        <w:t xml:space="preserve">experiments </w:t>
      </w:r>
      <w:r w:rsidR="00BA1DC1">
        <w:t xml:space="preserve">that followed </w:t>
      </w:r>
      <w:r w:rsidR="005A1D56">
        <w:t xml:space="preserve">to maximize its </w:t>
      </w:r>
      <w:r w:rsidR="00077925">
        <w:t>size</w:t>
      </w:r>
      <w:r w:rsidR="000C2B5D">
        <w:t xml:space="preserve"> (e.g., change the RT or training length)</w:t>
      </w:r>
      <w:r w:rsidR="005A1D56">
        <w:t>.</w:t>
      </w:r>
    </w:p>
    <w:p w14:paraId="4253545E" w14:textId="0879D1A3" w:rsidR="00BA41CF" w:rsidRPr="00BA41CF" w:rsidRDefault="00BA41CF" w:rsidP="000D7D8A">
      <w:pPr>
        <w:pStyle w:val="Heading4"/>
        <w:bidi w:val="0"/>
      </w:pPr>
      <w:r>
        <w:t>Methods</w:t>
      </w:r>
    </w:p>
    <w:p w14:paraId="0D1ADB73" w14:textId="0498850D" w:rsidR="002057FC" w:rsidRDefault="002057FC" w:rsidP="002F5F3E">
      <w:pPr>
        <w:pStyle w:val="Heading5"/>
        <w:bidi w:val="0"/>
      </w:pPr>
      <w:r>
        <w:t>Participants</w:t>
      </w:r>
    </w:p>
    <w:p w14:paraId="6A35019C" w14:textId="2BBDED64" w:rsidR="00422E34" w:rsidRPr="00422E34" w:rsidRDefault="00853F45" w:rsidP="00A7614E">
      <w:pPr>
        <w:pStyle w:val="NoSpacing"/>
        <w:bidi w:val="0"/>
      </w:pPr>
      <w:r>
        <w:t>Ten</w:t>
      </w:r>
      <w:r w:rsidR="00A95371">
        <w:t xml:space="preserve"> participants</w:t>
      </w:r>
      <w:r w:rsidR="002154F5">
        <w:t xml:space="preserve"> (</w:t>
      </w:r>
      <w:r w:rsidR="00514F93">
        <w:t xml:space="preserve">8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w:t>
      </w:r>
      <w:proofErr w:type="gramStart"/>
      <w:r w:rsidR="00A975D1">
        <w:t>can</w:t>
      </w:r>
      <w:proofErr w:type="gramEnd"/>
      <w:r w:rsidR="00A975D1">
        <w:t xml:space="preserve"> 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294"/>
      <w:r>
        <w:t>ref</w:t>
      </w:r>
      <w:commentRangeEnd w:id="294"/>
      <w:r w:rsidR="0071391D">
        <w:rPr>
          <w:rStyle w:val="CommentReference"/>
        </w:rPr>
        <w:commentReference w:id="294"/>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6B8960CA"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1B1EA8">
        <w:t xml:space="preserve">[ref] </w:t>
      </w:r>
      <w:r w:rsidRPr="007846C7">
        <w:t xml:space="preserve">and </w:t>
      </w:r>
      <w:proofErr w:type="spellStart"/>
      <w:r w:rsidRPr="007846C7">
        <w:t>Psychtoolbox</w:t>
      </w:r>
      <w:proofErr w:type="spellEnd"/>
      <w:r w:rsidRPr="007846C7">
        <w:t xml:space="preserve"> 3.0.18 </w:t>
      </w:r>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lastRenderedPageBreak/>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rsidP="000D7D8A">
      <w:pPr>
        <w:pStyle w:val="NoSpacing"/>
        <w:bidi w:val="0"/>
        <w:ind w:left="709" w:right="843"/>
      </w:pPr>
      <w:bookmarkStart w:id="295" w:name="_Ref106198654"/>
      <w:r w:rsidRPr="007846C7">
        <w:t xml:space="preserve">Figure </w:t>
      </w:r>
      <w:bookmarkEnd w:id="295"/>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105322BE"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60688DB1"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w:t>
      </w:r>
      <w:r w:rsidRPr="00400416">
        <w:lastRenderedPageBreak/>
        <w:t xml:space="preserve">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proofErr w:type="gramStart"/>
      <w:r w:rsidR="006F655C">
        <w:t>a "Move faster" feedback</w:t>
      </w:r>
      <w:proofErr w:type="gramEnd"/>
      <w:r w:rsidR="006F655C">
        <w:t>.</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296" w:name="_Ref106198697"/>
      <w:r w:rsidRPr="00400416">
        <w:t xml:space="preserve">Figure </w:t>
      </w:r>
      <w:bookmarkEnd w:id="296"/>
      <w:r w:rsidR="009C3535">
        <w:t>2</w:t>
      </w:r>
      <w:r w:rsidRPr="00400416">
        <w:t>. Stimuli presentation order</w:t>
      </w:r>
      <w:r w:rsidR="00AA03E9">
        <w:t xml:space="preserve"> of experiment one</w:t>
      </w:r>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p>
    <w:p w14:paraId="22934D29" w14:textId="1F95A38A" w:rsidR="00B33642" w:rsidRDefault="00A17855" w:rsidP="000D7D8A">
      <w:pPr>
        <w:pStyle w:val="Heading5"/>
        <w:bidi w:val="0"/>
      </w:pPr>
      <w:r>
        <w:t>Trajectory p</w:t>
      </w:r>
      <w:r w:rsidR="00B33642">
        <w:t>reprocessing</w:t>
      </w:r>
    </w:p>
    <w:p w14:paraId="597DB305" w14:textId="7AAD5479" w:rsidR="00B33642" w:rsidRPr="00B33642" w:rsidRDefault="001E0823" w:rsidP="000D7D8A">
      <w:pPr>
        <w:pStyle w:val="NoSpacing"/>
        <w:bidi w:val="0"/>
      </w:pPr>
      <w:r>
        <w:t>The p</w:t>
      </w:r>
      <w:r w:rsidRPr="002B6CA5">
        <w:t xml:space="preserve">reprocessing </w:t>
      </w:r>
      <w:r>
        <w:t xml:space="preserve">procedures </w:t>
      </w:r>
      <w:r w:rsidR="00492414">
        <w:t xml:space="preserve">followed </w:t>
      </w:r>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297"/>
      <w:r>
        <w:rPr>
          <w:rFonts w:ascii="Times New Roman" w:hAnsi="Times New Roman" w:cs="Times New Roman"/>
        </w:rPr>
        <w:t>[ref]</w:t>
      </w:r>
      <w:commentRangeEnd w:id="297"/>
      <w:r w:rsidR="00113B55">
        <w:rPr>
          <w:rStyle w:val="CommentReference"/>
        </w:rPr>
        <w:commentReference w:id="297"/>
      </w:r>
      <w:r>
        <w:rPr>
          <w:rFonts w:ascii="Arial" w:hAnsi="Arial" w:cs="Arial"/>
          <w:color w:val="222222"/>
          <w:sz w:val="20"/>
          <w:szCs w:val="20"/>
          <w:shd w:val="clear" w:color="auto" w:fill="FFFFFF"/>
        </w:rPr>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lastRenderedPageBreak/>
        <w:t>Reaching</w:t>
      </w:r>
      <w:r w:rsidR="009A594B" w:rsidRPr="000D7D8A">
        <w:rPr>
          <w:i/>
          <w:iCs/>
        </w:rPr>
        <w:t xml:space="preserve"> o</w:t>
      </w:r>
      <w:r w:rsidRPr="000D7D8A">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0D7D8A">
        <w:rPr>
          <w:i/>
          <w:iCs/>
        </w:rPr>
        <w:t>Reaching o</w:t>
      </w:r>
      <w:r w:rsidRPr="000D7D8A">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D57772">
        <w:t xml:space="preserve">total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proofErr w:type="spellStart"/>
      <w:r w:rsidRPr="00C83062">
        <w:rPr>
          <w:vertAlign w:val="superscript"/>
        </w:rPr>
        <w:t>th</w:t>
      </w:r>
      <w:proofErr w:type="spellEnd"/>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total </w:t>
      </w:r>
      <w:r w:rsidR="00556BF3">
        <w:t xml:space="preserve">traveled </w:t>
      </w:r>
      <w:r>
        <w:t xml:space="preserve">distance on the Z axis </w:t>
      </w:r>
      <w:r w:rsidR="00F00C31">
        <w:t>were</w:t>
      </w:r>
      <w:r>
        <w:t xml:space="preserve"> extracted (e.g., if the participant moved 2cm forward and 1cm backward, the total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0D7D8A">
      <w:pPr>
        <w:pStyle w:val="Heading5"/>
        <w:bidi w:val="0"/>
      </w:pPr>
      <w:commentRangeStart w:id="298"/>
      <w:r>
        <w:t>Variables extraction</w:t>
      </w:r>
    </w:p>
    <w:p w14:paraId="3FD2B015" w14:textId="3BA4F96D" w:rsidR="001E0823" w:rsidRDefault="00AA1B21" w:rsidP="00DA350E">
      <w:pPr>
        <w:pStyle w:val="NoSpacing"/>
        <w:bidi w:val="0"/>
      </w:pPr>
      <w:r>
        <w:t xml:space="preserve">The congruency effect was estimated </w:t>
      </w:r>
      <w:r w:rsidR="00D542A7">
        <w:t>with</w:t>
      </w:r>
      <w:r>
        <w:t xml:space="preserve"> eight </w:t>
      </w:r>
      <w:r w:rsidR="00145718">
        <w:t>reaching</w:t>
      </w:r>
      <w:r w:rsidR="00FB5371">
        <w:t xml:space="preserve"> </w:t>
      </w:r>
      <w:r w:rsidR="00F46DD3">
        <w:t xml:space="preserve">parameters: </w:t>
      </w:r>
      <w:commentRangeStart w:id="299"/>
      <w:r w:rsidR="00F46DD3">
        <w:t>(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commentRangeEnd w:id="299"/>
      <w:r w:rsidR="00433F9B">
        <w:rPr>
          <w:rStyle w:val="CommentReference"/>
        </w:rPr>
        <w:commentReference w:id="299"/>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del w:id="300" w:author="Chen Heller" w:date="2022-07-31T10:04:00Z">
        <w:r w:rsidR="00685F7A" w:rsidDel="00187506">
          <w:delText xml:space="preserve">are </w:delText>
        </w:r>
      </w:del>
      <w:ins w:id="301" w:author="Chen Heller" w:date="2022-07-31T10:04:00Z">
        <w:r w:rsidR="00187506">
          <w:t xml:space="preserve">were </w:t>
        </w:r>
      </w:ins>
      <w:r w:rsidR="009E0B5B">
        <w:t>distinguished from reaching onset and offset.</w:t>
      </w:r>
      <w:r w:rsidR="00145718">
        <w:t xml:space="preserve"> </w:t>
      </w:r>
      <w:r w:rsidR="009E0B5B" w:rsidRPr="000D7D8A">
        <w:rPr>
          <w:i/>
          <w:iCs/>
        </w:rPr>
        <w:t>Movement onset</w:t>
      </w:r>
      <w:r w:rsidR="009E0B5B">
        <w:t xml:space="preserve"> </w:t>
      </w:r>
      <w:del w:id="302" w:author="Chen Heller" w:date="2022-07-31T10:04:00Z">
        <w:r w:rsidR="009E0B5B" w:rsidDel="00187506">
          <w:delText xml:space="preserve">is </w:delText>
        </w:r>
      </w:del>
      <w:ins w:id="303" w:author="Chen Heller" w:date="2022-07-31T10:04:00Z">
        <w:r w:rsidR="00187506">
          <w:t xml:space="preserve">was </w:t>
        </w:r>
      </w:ins>
      <w:r w:rsidR="005144B7">
        <w:t xml:space="preserve">detected once the </w:t>
      </w:r>
      <w:r w:rsidR="004225D2">
        <w:t xml:space="preserve">Euclidean distance from the starting point </w:t>
      </w:r>
      <w:del w:id="304" w:author="Chen Heller" w:date="2022-08-09T12:20:00Z">
        <w:r w:rsidR="004225D2" w:rsidDel="0063555F">
          <w:delText xml:space="preserve">is </w:delText>
        </w:r>
      </w:del>
      <w:ins w:id="305" w:author="Chen Heller" w:date="2022-08-09T12:20:00Z">
        <w:r w:rsidR="0063555F">
          <w:t>wa</w:t>
        </w:r>
      </w:ins>
      <w:ins w:id="306" w:author="Chen Heller" w:date="2022-08-09T12:21:00Z">
        <w:r w:rsidR="0063555F">
          <w:t>s</w:t>
        </w:r>
      </w:ins>
      <w:ins w:id="307" w:author="Chen Heller" w:date="2022-08-09T12:20:00Z">
        <w:r w:rsidR="0063555F">
          <w:t xml:space="preserve"> </w:t>
        </w:r>
      </w:ins>
      <w:r w:rsidR="004225D2">
        <w:t xml:space="preserve">greater than </w:t>
      </w:r>
      <w:r w:rsidR="00847BD3">
        <w:t>2</w:t>
      </w:r>
      <w:r w:rsidR="006400A3">
        <w:t xml:space="preserve">cm. Movement offset </w:t>
      </w:r>
      <w:del w:id="308" w:author="Chen Heller" w:date="2022-07-31T10:04:00Z">
        <w:r w:rsidR="004225D2" w:rsidDel="00187506">
          <w:delText xml:space="preserve">is </w:delText>
        </w:r>
      </w:del>
      <w:ins w:id="309" w:author="Chen Heller" w:date="2022-07-31T10:04:00Z">
        <w:r w:rsidR="00187506">
          <w:t xml:space="preserve">was </w:t>
        </w:r>
      </w:ins>
      <w:r w:rsidR="00BF7AD9">
        <w:t xml:space="preserve">recognized once the </w:t>
      </w:r>
      <w:r w:rsidR="00971976">
        <w:t xml:space="preserve">distance from the screen on the Z axis </w:t>
      </w:r>
      <w:del w:id="310" w:author="Chen Heller" w:date="2022-07-31T10:04:00Z">
        <w:r w:rsidR="00971976" w:rsidDel="00187506">
          <w:delText xml:space="preserve">is </w:delText>
        </w:r>
      </w:del>
      <w:ins w:id="311" w:author="Chen Heller" w:date="2022-07-31T10:04:00Z">
        <w:r w:rsidR="00187506">
          <w:t xml:space="preserve">was </w:t>
        </w:r>
      </w:ins>
      <w:r w:rsidR="00971976">
        <w:t>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0D7D8A">
        <w:t>movement onset</w:t>
      </w:r>
      <w:r w:rsidR="004C3803">
        <w:t xml:space="preserve"> until the screen </w:t>
      </w:r>
      <w:del w:id="312" w:author="Chen Heller" w:date="2022-08-09T12:21:00Z">
        <w:r w:rsidR="004C3803" w:rsidDel="00F35415">
          <w:delText xml:space="preserve">is </w:delText>
        </w:r>
      </w:del>
      <w:ins w:id="313" w:author="Chen Heller" w:date="2022-08-09T12:21:00Z">
        <w:r w:rsidR="00F35415">
          <w:t xml:space="preserve">was </w:t>
        </w:r>
      </w:ins>
      <w:r w:rsidR="004C3803">
        <w:t>reached</w:t>
      </w:r>
      <w:r w:rsidR="008704D6">
        <w:t>; (d) deviation from center</w:t>
      </w:r>
      <w:r w:rsidR="00B55D74">
        <w:t xml:space="preserve">, </w:t>
      </w:r>
      <w:r w:rsidR="008704D6">
        <w:t xml:space="preserve">defined as the distance of every point along the average trajectory from the center line, which </w:t>
      </w:r>
      <w:del w:id="314" w:author="Chen Heller" w:date="2022-08-09T12:21:00Z">
        <w:r w:rsidR="008704D6" w:rsidDel="004E4DFB">
          <w:delText xml:space="preserve">is </w:delText>
        </w:r>
      </w:del>
      <w:ins w:id="315" w:author="Chen Heller" w:date="2022-08-09T12:21:00Z">
        <w:r w:rsidR="004E4DFB">
          <w:t xml:space="preserve">was </w:t>
        </w:r>
      </w:ins>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w:t>
      </w:r>
      <w:del w:id="316" w:author="Chen Heller" w:date="2022-08-09T12:22:00Z">
        <w:r w:rsidR="00ED05EE" w:rsidDel="004E4DFB">
          <w:delText>e</w:delText>
        </w:r>
      </w:del>
      <w:r w:rsidR="00ED05EE">
        <w:t>t</w:t>
      </w:r>
      <w:del w:id="317" w:author="Chen Heller" w:date="2022-08-09T12:22:00Z">
        <w:r w:rsidR="00ED05EE" w:rsidDel="004E4DFB">
          <w:delText>s</w:delText>
        </w:r>
      </w:del>
      <w:r w:rsidR="00ED05EE">
        <w:t xml:space="preserve"> the screen</w:t>
      </w:r>
      <w:r w:rsidR="003B295C">
        <w:t>; (h) total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298"/>
      <w:r w:rsidR="00640799">
        <w:rPr>
          <w:rStyle w:val="CommentReference"/>
        </w:rPr>
        <w:commentReference w:id="298"/>
      </w:r>
    </w:p>
    <w:p w14:paraId="2833F9BE" w14:textId="528757D1" w:rsidR="003F77CF" w:rsidRDefault="003F77CF" w:rsidP="003F77CF">
      <w:pPr>
        <w:pStyle w:val="Heading5"/>
        <w:bidi w:val="0"/>
      </w:pPr>
      <w:r>
        <w:t>Exclusion criteria</w:t>
      </w:r>
    </w:p>
    <w:p w14:paraId="278BD072" w14:textId="05F311C0" w:rsidR="00823CFE" w:rsidRDefault="00F70C75" w:rsidP="007B59BB">
      <w:pPr>
        <w:pStyle w:val="NoSpacing"/>
        <w:bidi w:val="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del w:id="318" w:author="Chen Heller" w:date="2022-08-08T10:29:00Z">
        <w:r w:rsidR="009E495C" w:rsidDel="00AA2FDE">
          <w:delText xml:space="preserve">signifies </w:delText>
        </w:r>
      </w:del>
      <w:ins w:id="319" w:author="Chen Heller" w:date="2022-08-08T10:29:00Z">
        <w:r w:rsidR="00AA2FDE">
          <w:t xml:space="preserve">alludes to </w:t>
        </w:r>
      </w:ins>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5309012A" w:rsidR="000E1974" w:rsidRDefault="002057FC" w:rsidP="001E0823">
      <w:pPr>
        <w:pStyle w:val="Heading4"/>
        <w:bidi w:val="0"/>
      </w:pPr>
      <w:r>
        <w:lastRenderedPageBreak/>
        <w:t>Results</w:t>
      </w:r>
    </w:p>
    <w:p w14:paraId="4C5F1B89" w14:textId="3FF9CC99" w:rsidR="001E64D4" w:rsidRDefault="008246E6" w:rsidP="000D7D8A">
      <w:pPr>
        <w:pStyle w:val="NoSpacing"/>
        <w:bidi w:val="0"/>
        <w:rPr>
          <w:ins w:id="320" w:author="Chen Heller" w:date="2022-08-08T11:54:00Z"/>
          <w:rtl/>
        </w:rPr>
      </w:pPr>
      <w:r>
        <w:t xml:space="preserve">The responses to the recognition task </w:t>
      </w:r>
      <w:r w:rsidR="0078001D">
        <w:t>o</w:t>
      </w:r>
      <w:r>
        <w:t xml:space="preserve">n the congruent </w:t>
      </w:r>
      <w:r w:rsidR="0078001D">
        <w:t>condition do not represent the objective visibility since the</w:t>
      </w:r>
      <w:r w:rsidR="008405CF">
        <w:t xml:space="preserve"> prime and target words </w:t>
      </w:r>
      <w:r w:rsidR="009C01DA">
        <w:t xml:space="preserve">are </w:t>
      </w:r>
      <w:r w:rsidR="008405CF">
        <w:t>identical which biases the responses.</w:t>
      </w:r>
      <w:r w:rsidR="00F77DA2">
        <w:t xml:space="preserve"> </w:t>
      </w:r>
      <w:r w:rsidR="009C243C">
        <w:t>T</w:t>
      </w:r>
      <w:r w:rsidR="00F77DA2">
        <w:t>herefore</w:t>
      </w:r>
      <w:r w:rsidR="009C243C">
        <w:t>,</w:t>
      </w:r>
      <w:r w:rsidR="00F77DA2">
        <w:t xml:space="preserve"> only the responses in </w:t>
      </w:r>
      <w:proofErr w:type="spellStart"/>
      <w:r w:rsidR="00B93F90">
        <w:t>s</w:t>
      </w:r>
      <w:r w:rsidR="00F77DA2">
        <w:t>the</w:t>
      </w:r>
      <w:proofErr w:type="spellEnd"/>
      <w:r w:rsidR="00F77DA2">
        <w:t xml:space="preserve"> incongruent condition were used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6C3D2D">
        <w:t xml:space="preserve"> </w:t>
      </w:r>
      <w:r w:rsidR="00AC73D8">
        <w:t>SD</w:t>
      </w:r>
      <w:r w:rsidR="006C3D2D">
        <w:t xml:space="preserve"> = </w:t>
      </w:r>
      <w:r w:rsidR="00F21387">
        <w:t>3.4</w:t>
      </w:r>
      <w:r w:rsidR="006C3D2D">
        <w:t>,</w:t>
      </w:r>
      <w:r w:rsidR="00F77DA2">
        <w:t xml:space="preserve"> </w:t>
      </w:r>
      <w:proofErr w:type="gramStart"/>
      <w:r w:rsidR="00F77DA2">
        <w:t>t</w:t>
      </w:r>
      <w:r w:rsidR="00FE0063" w:rsidRPr="000D7D8A">
        <w:rPr>
          <w:vertAlign w:val="subscript"/>
        </w:rPr>
        <w:t>(</w:t>
      </w:r>
      <w:proofErr w:type="gramEnd"/>
      <w:r w:rsidR="00FE0063" w:rsidRPr="000D7D8A">
        <w:rPr>
          <w:vertAlign w:val="subscript"/>
        </w:rPr>
        <w:t>9)</w:t>
      </w:r>
      <w:r w:rsidR="00F77DA2">
        <w:t xml:space="preserve"> = 0.59, </w:t>
      </w:r>
      <w:r w:rsidR="00FE0063">
        <w:t>p = 0.56,</w:t>
      </w:r>
      <w:r w:rsidR="006C3D2D">
        <w:t xml:space="preserve"> 95%</w:t>
      </w:r>
      <w:r w:rsidR="00FE0063">
        <w:t xml:space="preserve"> </w:t>
      </w:r>
      <w:r w:rsidR="00F77DA2">
        <w:t>CI = [</w:t>
      </w:r>
      <w:r w:rsidR="00F21387">
        <w:t>48.2</w:t>
      </w:r>
      <w:r w:rsidR="00F77DA2">
        <w:t xml:space="preserve">, </w:t>
      </w:r>
      <w:r w:rsidR="00F21387">
        <w:t>53</w:t>
      </w:r>
      <w:r w:rsidR="00F77DA2">
        <w:t xml:space="preserve">]. </w:t>
      </w:r>
      <w:r w:rsidR="00800ED7">
        <w:t>T</w:t>
      </w:r>
      <w:r w:rsidR="00037672">
        <w:t xml:space="preserve">he </w:t>
      </w:r>
      <w:r w:rsidR="00666006">
        <w:t xml:space="preserve">total distance traveled </w:t>
      </w:r>
      <w:r w:rsidR="00640A55">
        <w:t>o</w:t>
      </w:r>
      <w:r w:rsidR="00666006">
        <w:t xml:space="preserve">n the congruent </w:t>
      </w:r>
      <w:r w:rsidR="001601EF">
        <w:t xml:space="preserve">(M = 1.01, </w:t>
      </w:r>
      <w:r w:rsidR="00AC73D8">
        <w:t>SD</w:t>
      </w:r>
      <w:r w:rsidR="001601EF">
        <w:t xml:space="preserve"> = 0.006) </w:t>
      </w:r>
      <w:r w:rsidR="00666006">
        <w:t xml:space="preserve">and incongruent </w:t>
      </w:r>
      <w:r w:rsidR="001601EF">
        <w:t xml:space="preserve">(M = 1.01, </w:t>
      </w:r>
      <w:r w:rsidR="00AC73D8">
        <w:t>SD</w:t>
      </w:r>
      <w:r w:rsidR="001601EF">
        <w:t xml:space="preserve"> = </w:t>
      </w:r>
      <w:r w:rsidR="00B0099D">
        <w:t xml:space="preserve">0.007) </w:t>
      </w:r>
      <w:r w:rsidR="00640A55">
        <w:t xml:space="preserve">conditions </w:t>
      </w:r>
      <w:r w:rsidR="00666006">
        <w:t>did not differ</w:t>
      </w:r>
      <w:r w:rsidR="00562AD9">
        <w:t xml:space="preserve"> (</w:t>
      </w:r>
      <w:r w:rsidR="00B0099D">
        <w:t>t</w:t>
      </w:r>
      <w:r w:rsidR="00B0099D" w:rsidRPr="000D7D8A">
        <w:rPr>
          <w:vertAlign w:val="subscript"/>
        </w:rPr>
        <w:t>(9)</w:t>
      </w:r>
      <w:r w:rsidR="00B0099D">
        <w:t xml:space="preserve"> = </w:t>
      </w:r>
      <w:r w:rsidR="00234B6D">
        <w:t>-0.94</w:t>
      </w:r>
      <w:r w:rsidR="00B0099D">
        <w:t>, p = 0.3</w:t>
      </w:r>
      <w:r w:rsidR="00234B6D">
        <w:t>6</w:t>
      </w:r>
      <w:r w:rsidR="00B0099D">
        <w:t>, 95% CI [-0.00</w:t>
      </w:r>
      <w:r w:rsidR="00234B6D">
        <w:t>3,</w:t>
      </w:r>
      <w:r w:rsidR="00B0099D">
        <w:t xml:space="preserve"> 0.001], Cohen's </w:t>
      </w:r>
      <w:proofErr w:type="spellStart"/>
      <w:r w:rsidR="00B0099D">
        <w:t>d</w:t>
      </w:r>
      <w:r w:rsidR="00B0099D">
        <w:rPr>
          <w:vertAlign w:val="subscript"/>
        </w:rPr>
        <w:t>z</w:t>
      </w:r>
      <w:proofErr w:type="spellEnd"/>
      <w:r w:rsidR="00B0099D">
        <w:t xml:space="preserve"> = </w:t>
      </w:r>
      <w:r w:rsidR="00234B6D">
        <w:t>-0.29</w:t>
      </w:r>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commentRangeStart w:id="321"/>
      <w:r w:rsidR="000575A4">
        <w:rPr>
          <w:vertAlign w:val="subscript"/>
        </w:rPr>
        <w:t>con</w:t>
      </w:r>
      <w:commentRangeEnd w:id="321"/>
      <w:proofErr w:type="spellEnd"/>
      <w:r w:rsidR="009B63EB">
        <w:rPr>
          <w:rStyle w:val="CommentReference"/>
        </w:rPr>
        <w:commentReference w:id="321"/>
      </w:r>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t</w:t>
      </w:r>
      <w:r w:rsidR="00EC601F" w:rsidRPr="000D7D8A">
        <w:rPr>
          <w:vertAlign w:val="subscript"/>
        </w:rPr>
        <w:t>(9)</w:t>
      </w:r>
      <w:r w:rsidR="00EC601F">
        <w:t xml:space="preserve"> = </w:t>
      </w:r>
      <w:r w:rsidR="004E0807">
        <w:t>0.3</w:t>
      </w:r>
      <w:r w:rsidR="00EC601F">
        <w:t>, p = 0.</w:t>
      </w:r>
      <w:r w:rsidR="00D4672F">
        <w:t>76</w:t>
      </w:r>
      <w:r w:rsidR="00EC601F">
        <w:t>, 95% CI [-0.0</w:t>
      </w:r>
      <w:r w:rsidR="00D4672F">
        <w:t>3</w:t>
      </w:r>
      <w:r w:rsidR="00EC601F">
        <w:t>, 0.0</w:t>
      </w:r>
      <w:r w:rsidR="00D4672F">
        <w:t>4</w:t>
      </w:r>
      <w:r w:rsidR="00EC601F">
        <w:t xml:space="preserve">], Cohen's </w:t>
      </w:r>
      <w:proofErr w:type="spellStart"/>
      <w:r w:rsidR="00EC601F">
        <w:t>d</w:t>
      </w:r>
      <w:r w:rsidR="00EC601F">
        <w:rPr>
          <w:vertAlign w:val="subscript"/>
        </w:rPr>
        <w:t>z</w:t>
      </w:r>
      <w:proofErr w:type="spellEnd"/>
      <w:r w:rsidR="00EC601F">
        <w:t xml:space="preserve"> =  0.</w:t>
      </w:r>
      <w:r w:rsidR="00D4672F">
        <w:t>09</w:t>
      </w:r>
      <w:r w:rsidR="009B63EB">
        <w:t>)</w:t>
      </w:r>
      <w:r w:rsidR="008B6F3C">
        <w:t>.</w:t>
      </w:r>
      <w:r w:rsidR="00BB6F51">
        <w:t xml:space="preserve"> </w:t>
      </w:r>
      <w:r w:rsidR="00562AD9">
        <w:t xml:space="preserve">Reach area was marginally smaller </w:t>
      </w:r>
      <w:r w:rsidR="00923FA7">
        <w:t>in the incongruent condition (</w:t>
      </w:r>
      <w:commentRangeStart w:id="322"/>
      <w:proofErr w:type="spellStart"/>
      <w:r w:rsidR="00F77DA2">
        <w:t>M</w:t>
      </w:r>
      <w:r w:rsidR="00923FA7">
        <w:rPr>
          <w:vertAlign w:val="subscript"/>
        </w:rPr>
        <w:t>con</w:t>
      </w:r>
      <w:proofErr w:type="spellEnd"/>
      <w:r w:rsidR="00F77DA2">
        <w:t xml:space="preserve"> = 0.028</w:t>
      </w:r>
      <w:commentRangeEnd w:id="322"/>
      <w:r w:rsidR="002C64BB">
        <w:rPr>
          <w:rStyle w:val="CommentReference"/>
        </w:rPr>
        <w:commentReference w:id="322"/>
      </w:r>
      <w:r w:rsidR="00F77DA2">
        <w:t xml:space="preserve">, </w:t>
      </w:r>
      <w:proofErr w:type="spellStart"/>
      <w:r w:rsidR="00AC73D8">
        <w:t>SD</w:t>
      </w:r>
      <w:r w:rsidR="00923FA7">
        <w:rPr>
          <w:vertAlign w:val="subscript"/>
        </w:rPr>
        <w:t>con</w:t>
      </w:r>
      <w:proofErr w:type="spellEnd"/>
      <w:r w:rsidR="00F77DA2">
        <w:t xml:space="preserve"> = 0.0047</w:t>
      </w:r>
      <w:r w:rsidR="00923FA7">
        <w:t xml:space="preserve">, </w:t>
      </w:r>
      <w:proofErr w:type="spellStart"/>
      <w:r w:rsidR="00923FA7">
        <w:t>M</w:t>
      </w:r>
      <w:r w:rsidR="00923FA7">
        <w:rPr>
          <w:vertAlign w:val="subscript"/>
        </w:rPr>
        <w:t>incon</w:t>
      </w:r>
      <w:proofErr w:type="spellEnd"/>
      <w:r w:rsidR="00923FA7">
        <w:t xml:space="preserve"> = 0.027, </w:t>
      </w:r>
      <w:proofErr w:type="spellStart"/>
      <w:r w:rsidR="00923FA7">
        <w:t>SD</w:t>
      </w:r>
      <w:r w:rsidR="00923FA7">
        <w:rPr>
          <w:vertAlign w:val="subscript"/>
        </w:rPr>
        <w:t>incon</w:t>
      </w:r>
      <w:proofErr w:type="spellEnd"/>
      <w:r w:rsidR="00923FA7">
        <w:t xml:space="preserve"> = 0.0050</w:t>
      </w:r>
      <w:r w:rsidR="00F77DA2">
        <w:t>, t</w:t>
      </w:r>
      <w:r w:rsidR="00F77DA2" w:rsidRPr="000D7D8A">
        <w:rPr>
          <w:vertAlign w:val="subscript"/>
        </w:rPr>
        <w:t>(9)</w:t>
      </w:r>
      <w:r w:rsidR="00F77DA2">
        <w:t xml:space="preserve"> = 2.22, p = 0.053, 95% CI [-0.00001, 0.0021], Cohen's </w:t>
      </w:r>
      <w:proofErr w:type="spellStart"/>
      <w:r w:rsidR="00F77DA2">
        <w:t>d</w:t>
      </w:r>
      <w:r w:rsidR="00F77DA2">
        <w:rPr>
          <w:vertAlign w:val="subscript"/>
        </w:rPr>
        <w:t>z</w:t>
      </w:r>
      <w:proofErr w:type="spellEnd"/>
      <w:r w:rsidR="00F77DA2">
        <w:t xml:space="preserve"> =  0.703</w:t>
      </w:r>
      <w:r w:rsidR="00923FA7">
        <w:t>)</w:t>
      </w:r>
      <w:r w:rsidR="00514D48">
        <w:t xml:space="preserve"> while </w:t>
      </w:r>
      <w:r w:rsidR="00F77DA2">
        <w:t xml:space="preserve">reaction time was marginally </w:t>
      </w:r>
      <w:r w:rsidR="00514D48">
        <w:t xml:space="preserve">longer </w:t>
      </w:r>
      <w:r w:rsidR="00F77DA2">
        <w:t xml:space="preserve">in the </w:t>
      </w:r>
      <w:r w:rsidR="00514D48">
        <w:t>in</w:t>
      </w:r>
      <w:r w:rsidR="00F77DA2">
        <w:t>congruent condition (</w:t>
      </w:r>
      <w:proofErr w:type="spellStart"/>
      <w:r w:rsidR="00F77DA2">
        <w:t>M</w:t>
      </w:r>
      <w:r w:rsidR="00514D48">
        <w:rPr>
          <w:vertAlign w:val="subscript"/>
        </w:rPr>
        <w:t>con</w:t>
      </w:r>
      <w:proofErr w:type="spellEnd"/>
      <w:r w:rsidR="00F77DA2">
        <w:t xml:space="preserve"> = 0.433</w:t>
      </w:r>
      <w:r w:rsidR="00874762">
        <w:t>sec</w:t>
      </w:r>
      <w:r w:rsidR="00F77DA2">
        <w:t xml:space="preserve">, </w:t>
      </w:r>
      <w:proofErr w:type="spellStart"/>
      <w:r w:rsidR="00AC73D8">
        <w:t>SD</w:t>
      </w:r>
      <w:r w:rsidR="00514D48">
        <w:rPr>
          <w:vertAlign w:val="subscript"/>
        </w:rPr>
        <w:t>con</w:t>
      </w:r>
      <w:proofErr w:type="spellEnd"/>
      <w:r w:rsidR="00F77DA2">
        <w:t xml:space="preserve"> = 0.125</w:t>
      </w:r>
      <w:r w:rsidR="00514D48">
        <w:t xml:space="preserve">, </w:t>
      </w:r>
      <w:proofErr w:type="spellStart"/>
      <w:r w:rsidR="00F77DA2">
        <w:t>M</w:t>
      </w:r>
      <w:r w:rsidR="00514D48">
        <w:rPr>
          <w:vertAlign w:val="subscript"/>
        </w:rPr>
        <w:t>incon</w:t>
      </w:r>
      <w:proofErr w:type="spellEnd"/>
      <w:r w:rsidR="00F77DA2">
        <w:t xml:space="preserve"> = 0.441sec, </w:t>
      </w:r>
      <w:proofErr w:type="spellStart"/>
      <w:r w:rsidR="00AC73D8">
        <w:t>SD</w:t>
      </w:r>
      <w:r w:rsidR="00514D48">
        <w:rPr>
          <w:vertAlign w:val="subscript"/>
        </w:rPr>
        <w:t>incon</w:t>
      </w:r>
      <w:proofErr w:type="spellEnd"/>
      <w:r w:rsidR="00F77DA2">
        <w:t xml:space="preserve"> = 0.125, t</w:t>
      </w:r>
      <w:r w:rsidR="00F77DA2" w:rsidRPr="000D7D8A">
        <w:rPr>
          <w:vertAlign w:val="subscript"/>
        </w:rPr>
        <w:t>(9)</w:t>
      </w:r>
      <w:r w:rsidR="00F77DA2">
        <w:t xml:space="preserve"> = -2.075, p = 0.067, 95% CI [-0.016, 0.0007], Cohen's </w:t>
      </w:r>
      <w:proofErr w:type="spellStart"/>
      <w:r w:rsidR="00F77DA2">
        <w:t>d</w:t>
      </w:r>
      <w:r w:rsidR="00F77DA2">
        <w:rPr>
          <w:vertAlign w:val="subscript"/>
        </w:rPr>
        <w:t>z</w:t>
      </w:r>
      <w:proofErr w:type="spellEnd"/>
      <w:r w:rsidR="00F77DA2">
        <w:rPr>
          <w:vertAlign w:val="subscript"/>
        </w:rPr>
        <w:t xml:space="preserve"> </w:t>
      </w:r>
      <w:r w:rsidR="00F77DA2">
        <w:t>= -0.656</w:t>
      </w:r>
      <w:r w:rsidR="00514D48">
        <w:t>)</w:t>
      </w:r>
      <w:r w:rsidR="00F77DA2">
        <w:t xml:space="preserve">. Movement time didn't differ between the </w:t>
      </w:r>
      <w:r w:rsidR="00514D48">
        <w:t xml:space="preserve">conditions </w:t>
      </w:r>
      <w:r w:rsidR="00F77DA2">
        <w:t>(</w:t>
      </w:r>
      <w:proofErr w:type="spellStart"/>
      <w:r w:rsidR="00F77DA2">
        <w:t>M</w:t>
      </w:r>
      <w:r w:rsidR="00514D48">
        <w:rPr>
          <w:vertAlign w:val="subscript"/>
        </w:rPr>
        <w:t>con</w:t>
      </w:r>
      <w:proofErr w:type="spellEnd"/>
      <w:r w:rsidR="00F77DA2">
        <w:t xml:space="preserve"> = 0.558sec, </w:t>
      </w:r>
      <w:proofErr w:type="spellStart"/>
      <w:r w:rsidR="00AC73D8">
        <w:t>SD</w:t>
      </w:r>
      <w:r w:rsidR="00514D48">
        <w:rPr>
          <w:vertAlign w:val="subscript"/>
        </w:rPr>
        <w:t>con</w:t>
      </w:r>
      <w:proofErr w:type="spellEnd"/>
      <w:r w:rsidR="00F77DA2">
        <w:t xml:space="preserve"> = 0.08</w:t>
      </w:r>
      <w:r w:rsidR="00514D48">
        <w:t xml:space="preserve">, </w:t>
      </w:r>
      <w:proofErr w:type="spellStart"/>
      <w:r w:rsidR="00F77DA2">
        <w:t>M</w:t>
      </w:r>
      <w:r w:rsidR="00514D48">
        <w:rPr>
          <w:vertAlign w:val="subscript"/>
        </w:rPr>
        <w:t>incon</w:t>
      </w:r>
      <w:proofErr w:type="spellEnd"/>
      <w:r w:rsidR="00F77DA2">
        <w:t xml:space="preserve"> = 0.557</w:t>
      </w:r>
      <w:r w:rsidR="00874762">
        <w:t>sec</w:t>
      </w:r>
      <w:r w:rsidR="00F77DA2">
        <w:t xml:space="preserve">, </w:t>
      </w:r>
      <w:proofErr w:type="spellStart"/>
      <w:r w:rsidR="00AC73D8">
        <w:t>SD</w:t>
      </w:r>
      <w:r w:rsidR="00514D48">
        <w:rPr>
          <w:vertAlign w:val="subscript"/>
        </w:rPr>
        <w:t>incon</w:t>
      </w:r>
      <w:proofErr w:type="spellEnd"/>
      <w:r w:rsidR="00F77DA2">
        <w:t xml:space="preserve"> = 0.081</w:t>
      </w:r>
      <w:r w:rsidR="00514D48">
        <w:t xml:space="preserve">, </w:t>
      </w:r>
      <w:proofErr w:type="gramStart"/>
      <w:r w:rsidR="00F77DA2">
        <w:t>t</w:t>
      </w:r>
      <w:r w:rsidR="00F77DA2" w:rsidRPr="000D7D8A">
        <w:rPr>
          <w:vertAlign w:val="subscript"/>
        </w:rPr>
        <w:t>(</w:t>
      </w:r>
      <w:proofErr w:type="gramEnd"/>
      <w:r w:rsidR="00F77DA2" w:rsidRPr="000D7D8A">
        <w:rPr>
          <w:vertAlign w:val="subscript"/>
        </w:rPr>
        <w:t>9)</w:t>
      </w:r>
      <w:r w:rsidR="00F77DA2">
        <w:t xml:space="preserve"> = 0.077, p = 0.93, 95% CI [-0.069, 0.007], Cohen's </w:t>
      </w:r>
      <w:proofErr w:type="spellStart"/>
      <w:r w:rsidR="00F77DA2">
        <w:t>d</w:t>
      </w:r>
      <w:r w:rsidR="00F77DA2">
        <w:rPr>
          <w:vertAlign w:val="subscript"/>
        </w:rPr>
        <w:t>z</w:t>
      </w:r>
      <w:proofErr w:type="spellEnd"/>
      <w:r w:rsidR="00F77DA2">
        <w:t xml:space="preserve"> = 0.024</w:t>
      </w:r>
      <w:r w:rsidR="00514D48">
        <w:t>)</w:t>
      </w:r>
      <w:r w:rsidR="00F77DA2">
        <w:t>.</w:t>
      </w:r>
      <w:ins w:id="323" w:author="Chen Heller" w:date="2022-08-14T10:03:00Z">
        <w:r w:rsidR="00EA152B" w:rsidDel="00EA152B">
          <w:t xml:space="preserve"> </w:t>
        </w:r>
      </w:ins>
      <w:del w:id="324" w:author="Chen Heller" w:date="2022-08-14T10:03:00Z">
        <w:r w:rsidR="002C64BB" w:rsidDel="00EA152B">
          <w:delText xml:space="preserve"> The permutation and clustering procedure produced </w:delText>
        </w:r>
        <w:r w:rsidR="00A319B7" w:rsidDel="00EA152B">
          <w:delText xml:space="preserve">1 significant difference in the deviation from center, 3 in the SD of the deviation from center and </w:delText>
        </w:r>
        <w:r w:rsidR="00E94C2D" w:rsidDel="00EA152B">
          <w:delText>6 in the heading angle.</w:delText>
        </w:r>
      </w:del>
    </w:p>
    <w:p w14:paraId="0007E63A" w14:textId="77777777" w:rsidR="00534EA4" w:rsidRPr="00016678" w:rsidRDefault="00534EA4" w:rsidP="00534EA4">
      <w:pPr>
        <w:pStyle w:val="NoSpacing"/>
        <w:bidi w:val="0"/>
      </w:pPr>
    </w:p>
    <w:p w14:paraId="5C9A9952" w14:textId="4DBB33DF" w:rsidR="002057FC" w:rsidRDefault="002057FC" w:rsidP="002057FC">
      <w:pPr>
        <w:pStyle w:val="Heading4"/>
        <w:bidi w:val="0"/>
      </w:pPr>
      <w:r>
        <w:t>Discussion</w:t>
      </w:r>
    </w:p>
    <w:p w14:paraId="1336F97E" w14:textId="77777777" w:rsidR="000D7D8A" w:rsidRDefault="00D908A0" w:rsidP="000D7D8A">
      <w:pPr>
        <w:pStyle w:val="NoSpacing"/>
        <w:bidi w:val="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our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xml:space="preserve">, and although a trend was found in some of them, it was never significant. </w:t>
      </w:r>
      <w:r w:rsidR="000D2A7B">
        <w:t>Nevertheless, t</w:t>
      </w:r>
      <w:r w:rsidR="00CA4735">
        <w:t xml:space="preserve">his trend was most prominent in the reach area </w:t>
      </w:r>
      <w:r w:rsidR="00292BAC">
        <w:t>variable</w:t>
      </w:r>
      <w:r w:rsidR="006157BA">
        <w:t xml:space="preserve">, </w:t>
      </w:r>
      <w:r w:rsidR="00292BAC">
        <w:t xml:space="preserve">which </w:t>
      </w:r>
      <w:r w:rsidR="00C92864">
        <w:t xml:space="preserve">implies it might be </w:t>
      </w:r>
      <w:r w:rsidR="008D07B1">
        <w:t xml:space="preserve">the optimal variable for probing the unconscious effect.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This pattern of </w:t>
      </w:r>
      <w:r w:rsidR="00E314FB">
        <w:t xml:space="preserve">results </w:t>
      </w:r>
      <w:r w:rsidR="00B21DF2">
        <w:t xml:space="preserve">might imply </w:t>
      </w:r>
      <w:r w:rsidR="007D0716">
        <w:t xml:space="preserve">that </w:t>
      </w:r>
      <w:r w:rsidR="002D5AD2">
        <w:t xml:space="preserve">the conflict created by the prime in the incongruent condition is resolved before </w:t>
      </w:r>
      <w:r w:rsidR="00E314FB">
        <w:t>the movement starts</w:t>
      </w:r>
      <w:r w:rsidR="00C20D1C">
        <w:t xml:space="preserve"> </w:t>
      </w:r>
      <w:r w:rsidR="002D5AD2">
        <w:t>which might explain why a</w:t>
      </w:r>
      <w:r w:rsidR="00775994">
        <w:t>n</w:t>
      </w:r>
      <w:r w:rsidR="002D5AD2">
        <w:t xml:space="preserve"> unconscious effect </w:t>
      </w:r>
      <w:r w:rsidR="00FF3F69">
        <w:t>was hardly</w:t>
      </w:r>
      <w:r w:rsidR="00DD0F93">
        <w:t xml:space="preserve"> seen.</w:t>
      </w:r>
    </w:p>
    <w:p w14:paraId="05C06A55" w14:textId="09EE3A15" w:rsidR="00A95B10" w:rsidRDefault="00ED60E1" w:rsidP="000D7D8A">
      <w:pPr>
        <w:pStyle w:val="Heading3"/>
        <w:bidi w:val="0"/>
      </w:pPr>
      <w:r>
        <w:t>Exp 2</w:t>
      </w:r>
    </w:p>
    <w:p w14:paraId="45EC229A" w14:textId="0AAA17CF" w:rsidR="002B4328" w:rsidRDefault="00372631" w:rsidP="00433C89">
      <w:pPr>
        <w:pStyle w:val="NoSpacing"/>
        <w:bidi w:val="0"/>
      </w:pPr>
      <w:r>
        <w:t xml:space="preserve">For an </w:t>
      </w:r>
      <w:r w:rsidR="00A95B10">
        <w:t xml:space="preserve">unconscious effect </w:t>
      </w:r>
      <w:r>
        <w:t xml:space="preserve">to be reflected </w:t>
      </w:r>
      <w:r w:rsidR="00A95B10">
        <w:t>in the reaching trajectories</w:t>
      </w:r>
      <w:r>
        <w:t>,</w:t>
      </w:r>
      <w:r w:rsidR="00A95B10">
        <w:t xml:space="preserve"> the </w:t>
      </w:r>
      <w:r w:rsidR="00E942CE">
        <w:t xml:space="preserve">conflict </w:t>
      </w:r>
      <w:r>
        <w:t xml:space="preserve">that it produces </w:t>
      </w:r>
      <w:proofErr w:type="gramStart"/>
      <w:r>
        <w:t>has to</w:t>
      </w:r>
      <w:proofErr w:type="gramEnd"/>
      <w:r>
        <w:t xml:space="preserve"> be present </w:t>
      </w:r>
      <w:r w:rsidR="00C2473A">
        <w:t xml:space="preserve">while </w:t>
      </w:r>
      <w:r w:rsidR="00762D69">
        <w:t>the reaching is performed.</w:t>
      </w:r>
      <w:r w:rsidR="008872B1">
        <w:t xml:space="preserve"> The longer </w:t>
      </w:r>
      <w:del w:id="325" w:author="Chen Heller" w:date="2022-07-31T09:39:00Z">
        <w:r w:rsidR="008872B1" w:rsidDel="00433C89">
          <w:delText xml:space="preserve">movement </w:delText>
        </w:r>
      </w:del>
      <w:ins w:id="326" w:author="Chen Heller" w:date="2022-07-31T09:39:00Z">
        <w:r w:rsidR="00433C89">
          <w:t xml:space="preserve">reaction </w:t>
        </w:r>
      </w:ins>
      <w:r w:rsidR="008872B1">
        <w:t xml:space="preserve">time </w:t>
      </w:r>
      <w:r w:rsidR="0066358C">
        <w:t xml:space="preserve">for incongruent trials </w:t>
      </w:r>
      <w:r w:rsidR="008872B1">
        <w:t xml:space="preserve">in experiment one implied this was not the case. </w:t>
      </w:r>
      <w:r w:rsidR="002945D9">
        <w:t>Therefor</w:t>
      </w:r>
      <w:r w:rsidR="0066358C">
        <w:t xml:space="preserve"> in experiment two</w:t>
      </w:r>
      <w:r w:rsidR="004D25AA">
        <w:t>,</w:t>
      </w:r>
      <w:r w:rsidR="0066358C">
        <w:t xml:space="preserve"> </w:t>
      </w:r>
      <w:r w:rsidR="00FA3257">
        <w:t>movement onset was restricted</w:t>
      </w:r>
      <w:ins w:id="327" w:author="Chen Heller" w:date="2022-08-09T12:23:00Z">
        <w:r w:rsidR="00304109">
          <w:t xml:space="preserve">, </w:t>
        </w:r>
      </w:ins>
      <w:r w:rsidR="00FA3257">
        <w:t xml:space="preserve">and </w:t>
      </w:r>
      <w:r w:rsidR="004D25AA">
        <w:t xml:space="preserve">movement duration was </w:t>
      </w:r>
      <w:r w:rsidR="00336D27">
        <w:t>decreased.</w:t>
      </w:r>
      <w:r w:rsidR="00433C89">
        <w:t xml:space="preserve"> </w:t>
      </w:r>
      <w:r w:rsidR="002B4328">
        <w:t xml:space="preserve">Since </w:t>
      </w:r>
      <w:r w:rsidR="000150E7">
        <w:t>quicker responses were required</w:t>
      </w:r>
      <w:ins w:id="328" w:author="Chen Heller" w:date="2022-07-31T09:39:00Z">
        <w:r w:rsidR="008C6EE1">
          <w:t>,</w:t>
        </w:r>
      </w:ins>
      <w:r w:rsidR="000150E7">
        <w:t xml:space="preserve"> </w:t>
      </w:r>
      <w:r w:rsidR="002B4328">
        <w:t>a second training block</w:t>
      </w:r>
      <w:r w:rsidR="000150E7">
        <w:t xml:space="preserve"> was added. </w:t>
      </w:r>
      <w:r w:rsidR="004B6630">
        <w:t xml:space="preserve">The results were expected to reflect a greater unconscious effect </w:t>
      </w:r>
      <w:r w:rsidR="0018258F">
        <w:t xml:space="preserve">than experiment one </w:t>
      </w:r>
      <w:r w:rsidR="00DD0450">
        <w:t xml:space="preserve">seeing that </w:t>
      </w:r>
      <w:r w:rsidR="0018258F">
        <w:t xml:space="preserve">an </w:t>
      </w:r>
      <w:r w:rsidR="007D4D98">
        <w:t xml:space="preserve">overlap </w:t>
      </w:r>
      <w:r w:rsidR="0018258F">
        <w:t xml:space="preserve">should exist between </w:t>
      </w:r>
      <w:r w:rsidR="007D4D98">
        <w:t xml:space="preserve">the </w:t>
      </w:r>
      <w:del w:id="329" w:author="Chen Heller" w:date="2022-07-31T09:39:00Z">
        <w:r w:rsidR="007D4D98" w:rsidDel="008C6EE1">
          <w:delText>decision making</w:delText>
        </w:r>
      </w:del>
      <w:ins w:id="330" w:author="Chen Heller" w:date="2022-07-31T09:39:00Z">
        <w:r w:rsidR="008C6EE1">
          <w:t>decision-making</w:t>
        </w:r>
      </w:ins>
      <w:r w:rsidR="007D4D98">
        <w:t xml:space="preserve"> process </w:t>
      </w:r>
      <w:r w:rsidR="0018258F">
        <w:t xml:space="preserve">and </w:t>
      </w:r>
      <w:r w:rsidR="007D4D98">
        <w:t>the reaching movement.</w:t>
      </w:r>
    </w:p>
    <w:p w14:paraId="19BBC9B1" w14:textId="77777777" w:rsidR="007429C1" w:rsidRPr="00BA41CF" w:rsidRDefault="007429C1" w:rsidP="007429C1">
      <w:pPr>
        <w:pStyle w:val="Heading4"/>
        <w:bidi w:val="0"/>
      </w:pPr>
      <w:r>
        <w:t>Methods</w:t>
      </w:r>
    </w:p>
    <w:p w14:paraId="54353DE0" w14:textId="77777777" w:rsidR="007429C1" w:rsidRDefault="007429C1" w:rsidP="007429C1">
      <w:pPr>
        <w:pStyle w:val="Heading5"/>
        <w:bidi w:val="0"/>
      </w:pPr>
      <w:r>
        <w:t>Participants</w:t>
      </w:r>
    </w:p>
    <w:p w14:paraId="1993AB85" w14:textId="10073F7C" w:rsidR="007429C1" w:rsidRPr="00422E34" w:rsidRDefault="005E658D" w:rsidP="00EF1C76">
      <w:pPr>
        <w:pStyle w:val="NoSpacing"/>
        <w:bidi w:val="0"/>
      </w:pPr>
      <w:del w:id="331" w:author="Chen Heller" w:date="2022-08-04T11:23:00Z">
        <w:r w:rsidDel="0082612A">
          <w:delText>Fourteen</w:delText>
        </w:r>
        <w:r w:rsidR="007429C1" w:rsidDel="0082612A">
          <w:delText xml:space="preserve"> </w:delText>
        </w:r>
      </w:del>
      <w:ins w:id="332" w:author="Chen Heller" w:date="2022-08-04T11:24:00Z">
        <w:r w:rsidR="0053089F">
          <w:t>Fifteen</w:t>
        </w:r>
      </w:ins>
      <w:ins w:id="333" w:author="Chen Heller" w:date="2022-08-04T11:23:00Z">
        <w:r w:rsidR="0082612A">
          <w:t xml:space="preserve"> </w:t>
        </w:r>
      </w:ins>
      <w:r w:rsidR="007429C1">
        <w:t>participants (</w:t>
      </w:r>
      <w:del w:id="334" w:author="Chen Heller" w:date="2022-08-04T11:26:00Z">
        <w:r w:rsidR="00BF2D47" w:rsidDel="00BF7B6B">
          <w:delText>10</w:delText>
        </w:r>
        <w:r w:rsidR="006C2FEA" w:rsidDel="00BF7B6B">
          <w:delText xml:space="preserve"> </w:delText>
        </w:r>
      </w:del>
      <w:ins w:id="335" w:author="Chen Heller" w:date="2022-08-04T11:26:00Z">
        <w:r w:rsidR="00BF7B6B">
          <w:t xml:space="preserve">11 </w:t>
        </w:r>
      </w:ins>
      <w:r w:rsidR="007429C1">
        <w:t>females) were recruited for the stud</w:t>
      </w:r>
      <w:r w:rsidR="006378BF">
        <w:t>y</w:t>
      </w:r>
      <w:r w:rsidR="007429C1">
        <w:t xml:space="preserve"> (M=</w:t>
      </w:r>
      <w:r w:rsidR="009D2718">
        <w:t>24.78</w:t>
      </w:r>
      <w:r w:rsidR="007429C1">
        <w:t>, SD=</w:t>
      </w:r>
      <w:r w:rsidR="009D2718">
        <w:t>3.68</w:t>
      </w:r>
      <w:r w:rsidR="007429C1">
        <w:t>)</w:t>
      </w:r>
      <w:r w:rsidR="006378BF">
        <w:t xml:space="preserve"> in a recruitment procedure identical </w:t>
      </w:r>
      <w:r w:rsidR="0092550B">
        <w:t xml:space="preserve">to experiment 1. </w:t>
      </w:r>
      <w:del w:id="336" w:author="Chen Heller" w:date="2022-08-04T11:23:00Z">
        <w:r w:rsidR="0092550B" w:rsidDel="0082612A">
          <w:delText xml:space="preserve">Five </w:delText>
        </w:r>
      </w:del>
      <w:ins w:id="337" w:author="Chen Heller" w:date="2022-08-04T11:23:00Z">
        <w:r w:rsidR="0082612A">
          <w:t xml:space="preserve">Six </w:t>
        </w:r>
      </w:ins>
      <w:r w:rsidR="0092550B">
        <w:t>subjects were disqualified from</w:t>
      </w:r>
      <w:r w:rsidR="00097ED6">
        <w:t xml:space="preserve"> the</w:t>
      </w:r>
      <w:r w:rsidR="0092550B">
        <w:t xml:space="preserve"> analysis</w:t>
      </w:r>
      <w:ins w:id="338" w:author="Chen Heller" w:date="2022-08-04T11:23:00Z">
        <w:r w:rsidR="00311089">
          <w:t>.</w:t>
        </w:r>
      </w:ins>
      <w:r w:rsidR="0092550B">
        <w:t xml:space="preserve"> </w:t>
      </w:r>
      <w:del w:id="339" w:author="Chen Heller" w:date="2022-08-04T11:26:00Z">
        <w:r w:rsidR="0092550B" w:rsidDel="00BF7B6B">
          <w:delText>since t</w:delText>
        </w:r>
      </w:del>
      <w:ins w:id="340" w:author="Chen Heller" w:date="2022-08-04T11:26:00Z">
        <w:r w:rsidR="00BF7B6B">
          <w:t>T</w:t>
        </w:r>
      </w:ins>
      <w:r w:rsidR="0092550B">
        <w:t>hree of them</w:t>
      </w:r>
      <w:r w:rsidR="00404370">
        <w:t xml:space="preserve"> </w:t>
      </w:r>
      <w:r w:rsidR="0092550B">
        <w:t xml:space="preserve">had less </w:t>
      </w:r>
      <w:r w:rsidR="0092550B">
        <w:lastRenderedPageBreak/>
        <w:t xml:space="preserve">than 25 valid </w:t>
      </w:r>
      <w:r w:rsidR="006E5AE5">
        <w:t xml:space="preserve">trials </w:t>
      </w:r>
      <w:r w:rsidR="0092550B">
        <w:t xml:space="preserve">in each condition </w:t>
      </w:r>
      <w:r w:rsidR="00EF1C76">
        <w:t>[</w:t>
      </w:r>
      <w:del w:id="341" w:author="Chen Heller" w:date="2022-08-09T12:24:00Z">
        <w:r w:rsidR="00EF1C76" w:rsidDel="00AE30CC">
          <w:delText>ref to exclusion criteria of exp 2</w:delText>
        </w:r>
      </w:del>
      <w:ins w:id="342" w:author="Chen Heller" w:date="2022-08-09T12:24:00Z">
        <w:r w:rsidR="00AE30CC">
          <w:t>see exclusion criteria of experiment two</w:t>
        </w:r>
      </w:ins>
      <w:r w:rsidR="00EF1C76">
        <w:t xml:space="preserve">] </w:t>
      </w:r>
      <w:r w:rsidR="0092550B">
        <w:t xml:space="preserve">and </w:t>
      </w:r>
      <w:del w:id="343" w:author="Chen Heller" w:date="2022-08-04T11:26:00Z">
        <w:r w:rsidR="0092550B" w:rsidDel="00BF7B6B">
          <w:delText xml:space="preserve">the other </w:delText>
        </w:r>
      </w:del>
      <w:r w:rsidR="0092550B">
        <w:t xml:space="preserve">two </w:t>
      </w:r>
      <w:r w:rsidR="007F2704">
        <w:t xml:space="preserve">performed significantly worse than 70% correct answers in </w:t>
      </w:r>
      <w:r w:rsidR="0092550B">
        <w:t>the classification task</w:t>
      </w:r>
      <w:r w:rsidR="00070F22">
        <w:t xml:space="preserve"> according to a binomial test</w:t>
      </w:r>
      <w:r w:rsidR="0092550B">
        <w:t>.</w:t>
      </w:r>
      <w:ins w:id="344" w:author="Chen Heller" w:date="2022-08-04T11:27:00Z">
        <w:r w:rsidR="00103D3D">
          <w:t xml:space="preserve"> </w:t>
        </w:r>
      </w:ins>
      <w:ins w:id="345" w:author="Chen Heller" w:date="2022-08-04T11:31:00Z">
        <w:r w:rsidR="00ED6346">
          <w:t xml:space="preserve">The final </w:t>
        </w:r>
      </w:ins>
      <w:ins w:id="346" w:author="Chen Heller" w:date="2022-08-04T11:27:00Z">
        <w:r w:rsidR="00103D3D">
          <w:t xml:space="preserve">subject was excluded </w:t>
        </w:r>
      </w:ins>
      <w:ins w:id="347" w:author="Chen Heller" w:date="2022-08-04T11:30:00Z">
        <w:r w:rsidR="00EA67E3">
          <w:t>because</w:t>
        </w:r>
      </w:ins>
      <w:ins w:id="348" w:author="Chen Heller" w:date="2022-08-04T11:27:00Z">
        <w:r w:rsidR="00103D3D">
          <w:t xml:space="preserve"> the experiment crashed</w:t>
        </w:r>
      </w:ins>
      <w:ins w:id="349" w:author="Chen Heller" w:date="2022-08-04T11:31:00Z">
        <w:r w:rsidR="00EA67E3">
          <w:t xml:space="preserve"> during </w:t>
        </w:r>
      </w:ins>
      <w:ins w:id="350" w:author="Chen Heller" w:date="2022-08-09T12:25:00Z">
        <w:r w:rsidR="00AE30CC">
          <w:t>her</w:t>
        </w:r>
      </w:ins>
      <w:ins w:id="351" w:author="Chen Heller" w:date="2022-08-04T11:31:00Z">
        <w:r w:rsidR="00EA67E3">
          <w:t xml:space="preserve"> session</w:t>
        </w:r>
      </w:ins>
      <w:ins w:id="352" w:author="Chen Heller" w:date="2022-08-04T11:27:00Z">
        <w:r w:rsidR="00103D3D">
          <w:t>.</w:t>
        </w:r>
      </w:ins>
    </w:p>
    <w:p w14:paraId="5127CB6E" w14:textId="77777777" w:rsidR="007429C1" w:rsidRDefault="007429C1" w:rsidP="007429C1">
      <w:pPr>
        <w:pStyle w:val="Heading5"/>
        <w:bidi w:val="0"/>
      </w:pPr>
      <w:r>
        <w:t>Stimuli</w:t>
      </w:r>
    </w:p>
    <w:p w14:paraId="7EB42B0D" w14:textId="47E85FEB" w:rsidR="007429C1" w:rsidRDefault="00154EA4" w:rsidP="0018094C">
      <w:pPr>
        <w:pStyle w:val="NoSpacing"/>
        <w:bidi w:val="0"/>
      </w:pPr>
      <w:r>
        <w:t>Stimuli was identical to that used in experiment one.</w:t>
      </w:r>
    </w:p>
    <w:p w14:paraId="60E487BC" w14:textId="77777777" w:rsidR="007429C1" w:rsidRDefault="007429C1" w:rsidP="007429C1">
      <w:pPr>
        <w:pStyle w:val="Heading5"/>
        <w:bidi w:val="0"/>
      </w:pPr>
      <w:r>
        <w:t>Apparatus</w:t>
      </w:r>
    </w:p>
    <w:p w14:paraId="5CB80B8B" w14:textId="3D79C07F" w:rsidR="007429C1" w:rsidRPr="007846C7" w:rsidRDefault="00AC2253">
      <w:pPr>
        <w:pStyle w:val="NoSpacing"/>
        <w:bidi w:val="0"/>
        <w:pPrChange w:id="353" w:author="Chen Heller" w:date="2022-07-19T17:28:00Z">
          <w:pPr>
            <w:pStyle w:val="NoSpacing"/>
            <w:bidi w:val="0"/>
            <w:ind w:left="709" w:right="843"/>
          </w:pPr>
        </w:pPrChange>
      </w:pPr>
      <w:r>
        <w:t xml:space="preserve">The set up was identical to that used in experiment one except that </w:t>
      </w:r>
      <w:r w:rsidR="0001784E">
        <w:t>the starting point was 35cm away from the screen</w:t>
      </w:r>
      <w:r w:rsidR="00012647">
        <w:t xml:space="preserve"> and the size of the </w:t>
      </w:r>
      <w:r w:rsidR="009526D2">
        <w:t xml:space="preserve">blue </w:t>
      </w:r>
      <w:r w:rsidR="00012647">
        <w:t>circle beneath each target was slightly increased</w:t>
      </w:r>
      <w:r w:rsidR="009526D2">
        <w:t xml:space="preserve"> so that hitting </w:t>
      </w:r>
      <w:r w:rsidR="00EE60E8">
        <w:t xml:space="preserve">it </w:t>
      </w:r>
      <w:r>
        <w:t xml:space="preserve">will be </w:t>
      </w:r>
      <w:r w:rsidR="009526D2">
        <w:t>easier</w:t>
      </w:r>
      <w:r w:rsidR="00012647">
        <w:t>.</w:t>
      </w:r>
    </w:p>
    <w:p w14:paraId="1B9FB235" w14:textId="77777777" w:rsidR="007429C1" w:rsidRDefault="007429C1" w:rsidP="007429C1">
      <w:pPr>
        <w:pStyle w:val="Heading5"/>
        <w:bidi w:val="0"/>
      </w:pPr>
      <w:r>
        <w:t>Procedure</w:t>
      </w:r>
    </w:p>
    <w:p w14:paraId="6A37064A" w14:textId="735D2875" w:rsidR="007429C1" w:rsidRDefault="0018094C" w:rsidP="00DD6F2C">
      <w:pPr>
        <w:pStyle w:val="NoSpacing"/>
        <w:bidi w:val="0"/>
      </w:pPr>
      <w:r>
        <w:t xml:space="preserve">In this experiment </w:t>
      </w:r>
      <w:r w:rsidR="00374BAF">
        <w:t>before performing the practice and test blocks, 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800B3D">
        <w:t xml:space="preserve"> </w:t>
      </w:r>
      <w:r w:rsidR="00F97EED">
        <w:t>O</w:t>
      </w:r>
      <w:r w:rsidR="00800B3D">
        <w:t xml:space="preserve">ther than </w:t>
      </w:r>
      <w:r w:rsidR="00467E11">
        <w:t>that,</w:t>
      </w:r>
      <w:r w:rsidR="00800B3D">
        <w:t xml:space="preserve"> all the lists were the same.</w:t>
      </w:r>
      <w:r w:rsidR="001623ED">
        <w:t xml:space="preserve"> </w:t>
      </w:r>
      <w:r w:rsidR="00DD6F2C">
        <w:t>Timing was also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 xml:space="preserve">s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r w:rsidR="007C76BC">
        <w:t xml:space="preserve">The rest of the design </w:t>
      </w:r>
      <w:r w:rsidR="00174088">
        <w:t>was identical to experiment one.</w:t>
      </w:r>
    </w:p>
    <w:p w14:paraId="5BF92B75" w14:textId="364520BD" w:rsidR="007429C1" w:rsidRPr="00400416" w:rsidRDefault="00AA03E9" w:rsidP="007429C1">
      <w:pPr>
        <w:pStyle w:val="NoSpacing"/>
        <w:bidi w:val="0"/>
      </w:pPr>
      <w:r w:rsidRPr="00AA03E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p>
    <w:p w14:paraId="48EF074D" w14:textId="7A7CF101" w:rsidR="001A054F" w:rsidRDefault="007429C1" w:rsidP="00A638CF">
      <w:pPr>
        <w:pStyle w:val="NoSpacing"/>
        <w:bidi w:val="0"/>
      </w:pPr>
      <w:r w:rsidRPr="00400416">
        <w:t xml:space="preserve">Figure </w:t>
      </w:r>
      <w:r>
        <w:t>2</w:t>
      </w:r>
      <w:r w:rsidRPr="00400416">
        <w:t>. Stimuli presentation order</w:t>
      </w:r>
      <w:r w:rsidR="00AA03E9">
        <w:t xml:space="preserve"> of experiment 2</w:t>
      </w:r>
      <w:r w:rsidRPr="00400416">
        <w:t xml:space="preserve">. Each trial </w:t>
      </w:r>
      <w:r>
        <w:t>was</w:t>
      </w:r>
      <w:r w:rsidRPr="00400416">
        <w:t xml:space="preserve"> composed of a fixation cross (1000ms), a first mask (270ms), a second mask (30ms), a prime word (30ms), a third mask (30ms), a classification task (</w:t>
      </w:r>
      <w:r>
        <w:t>0-</w:t>
      </w:r>
      <w:r w:rsidR="00AA03E9">
        <w:t>760</w:t>
      </w:r>
      <w:r w:rsidRPr="00400416">
        <w:t xml:space="preserve">ms, out of which the target </w:t>
      </w:r>
      <w:r>
        <w:t xml:space="preserve">was </w:t>
      </w:r>
      <w:r w:rsidRPr="00400416">
        <w:t>displayed for 500ms), a recognition task (</w:t>
      </w:r>
      <w:r>
        <w:t>0</w:t>
      </w:r>
      <w:r w:rsidRPr="00400416">
        <w:t>-</w:t>
      </w:r>
      <w:r w:rsidR="00AA03E9">
        <w:t>7</w:t>
      </w:r>
      <w:r>
        <w:t>,</w:t>
      </w:r>
      <w:r w:rsidRPr="00400416">
        <w:t xml:space="preserve">000ms) and a PAS task (no time limit). The blue circles </w:t>
      </w:r>
      <w:r w:rsidRPr="00400416">
        <w:lastRenderedPageBreak/>
        <w:t xml:space="preserve">appearing on the screen are presented as markers for the subjects to know where they should touch </w:t>
      </w:r>
      <w:proofErr w:type="gramStart"/>
      <w:r w:rsidRPr="00400416">
        <w:t>in order to</w:t>
      </w:r>
      <w:proofErr w:type="gramEnd"/>
      <w:r w:rsidRPr="00400416">
        <w:t xml:space="preserve"> make their response.</w:t>
      </w:r>
    </w:p>
    <w:p w14:paraId="2C738446" w14:textId="77777777" w:rsidR="00433C89" w:rsidRDefault="00433C89" w:rsidP="00433C89">
      <w:pPr>
        <w:pStyle w:val="Heading5"/>
        <w:bidi w:val="0"/>
        <w:rPr>
          <w:ins w:id="354" w:author="Chen Heller" w:date="2022-07-31T09:38:00Z"/>
        </w:rPr>
      </w:pPr>
      <w:ins w:id="355" w:author="Chen Heller" w:date="2022-07-31T09:38:00Z">
        <w:r>
          <w:t>Exclusion criteria</w:t>
        </w:r>
      </w:ins>
    </w:p>
    <w:p w14:paraId="66A63251" w14:textId="6BA38FFD" w:rsidR="00433C89" w:rsidRPr="004B4B7B" w:rsidRDefault="00122CC1" w:rsidP="00433C89">
      <w:pPr>
        <w:pStyle w:val="NoSpacing"/>
        <w:bidi w:val="0"/>
        <w:rPr>
          <w:ins w:id="356" w:author="Chen Heller" w:date="2022-07-31T09:38:00Z"/>
          <w:rtl/>
        </w:rPr>
      </w:pPr>
      <w:ins w:id="357" w:author="Chen Heller" w:date="2022-07-31T10:09:00Z">
        <w:r>
          <w:t xml:space="preserve">Additional restrictions were placed on the participants' </w:t>
        </w:r>
      </w:ins>
      <w:ins w:id="358" w:author="Chen Heller" w:date="2022-07-31T10:10:00Z">
        <w:r>
          <w:t>reaching</w:t>
        </w:r>
      </w:ins>
      <w:ins w:id="359" w:author="Chen Heller" w:date="2022-08-08T10:24:00Z">
        <w:r w:rsidR="00AB5DF6">
          <w:t xml:space="preserve"> movements</w:t>
        </w:r>
      </w:ins>
      <w:ins w:id="360" w:author="Chen Heller" w:date="2022-07-31T10:09:00Z">
        <w:r>
          <w:t>, limiting their</w:t>
        </w:r>
      </w:ins>
      <w:ins w:id="361" w:author="Chen Heller" w:date="2022-07-31T10:10:00Z">
        <w:r>
          <w:t xml:space="preserve"> reaction </w:t>
        </w:r>
        <w:r w:rsidR="00D2750D">
          <w:t>time and movement duration. M</w:t>
        </w:r>
      </w:ins>
      <w:ins w:id="362" w:author="Chen Heller" w:date="2022-07-31T09:38:00Z">
        <w:r w:rsidR="00433C89">
          <w:t>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w:t>
        </w:r>
      </w:ins>
      <w:ins w:id="363" w:author="Chen Heller" w:date="2022-08-08T10:24:00Z">
        <w:r w:rsidR="006E1A02">
          <w:t>i.e.,</w:t>
        </w:r>
      </w:ins>
      <w:ins w:id="364" w:author="Chen Heller" w:date="2022-07-31T09:38:00Z">
        <w:r w:rsidR="00433C89">
          <w:t xml:space="preserve"> started between 100ms and 320ms after target display and lasted no longer than 420ms).</w:t>
        </w:r>
      </w:ins>
      <w:ins w:id="365" w:author="Chen Heller" w:date="2022-08-08T10:32:00Z">
        <w:r w:rsidR="004B4B7B">
          <w:t xml:space="preserve"> </w:t>
        </w:r>
        <w:r w:rsidR="004B4B7B">
          <w:rPr>
            <w:i/>
            <w:iCs/>
          </w:rPr>
          <w:t>Valid trials</w:t>
        </w:r>
        <w:r w:rsidR="004B4B7B">
          <w:t xml:space="preserve"> </w:t>
        </w:r>
      </w:ins>
      <w:ins w:id="366" w:author="Chen Heller" w:date="2022-08-08T10:33:00Z">
        <w:r w:rsidR="00B87186">
          <w:t xml:space="preserve">were </w:t>
        </w:r>
      </w:ins>
      <w:ins w:id="367" w:author="Chen Heller" w:date="2022-08-08T10:32:00Z">
        <w:r w:rsidR="004B4B7B">
          <w:t>those that were not excluded due to any exclusion criteria.</w:t>
        </w:r>
      </w:ins>
    </w:p>
    <w:p w14:paraId="10E532CF" w14:textId="77777777" w:rsidR="00433C89" w:rsidRDefault="00433C89">
      <w:pPr>
        <w:pStyle w:val="Heading4"/>
        <w:bidi w:val="0"/>
        <w:rPr>
          <w:ins w:id="368" w:author="Chen Heller" w:date="2022-07-31T09:38:00Z"/>
        </w:rPr>
        <w:pPrChange w:id="369" w:author="Chen Heller" w:date="2022-07-20T13:50:00Z">
          <w:pPr>
            <w:pStyle w:val="NoSpacing"/>
            <w:bidi w:val="0"/>
          </w:pPr>
        </w:pPrChange>
      </w:pPr>
      <w:ins w:id="370" w:author="Chen Heller" w:date="2022-07-31T09:38:00Z">
        <w:r>
          <w:t>Results</w:t>
        </w:r>
      </w:ins>
    </w:p>
    <w:p w14:paraId="43DAD975" w14:textId="4111C5DA" w:rsidR="00433C89" w:rsidRDefault="00433C89" w:rsidP="00433C89">
      <w:pPr>
        <w:pStyle w:val="NoSpacing"/>
        <w:bidi w:val="0"/>
        <w:rPr>
          <w:ins w:id="371" w:author="Chen Heller" w:date="2022-07-31T09:38:00Z"/>
        </w:rPr>
      </w:pPr>
      <w:ins w:id="372" w:author="Chen Heller" w:date="2022-07-31T09:38:00Z">
        <w:r>
          <w:t xml:space="preserve">When participants rated the prime as invisible, they were not better than chance at recognizing it, M = 50.2%, SD = 2.57, </w:t>
        </w:r>
        <w:proofErr w:type="gramStart"/>
        <w:r>
          <w:t>t</w:t>
        </w:r>
        <w:r w:rsidRPr="00006962">
          <w:rPr>
            <w:vertAlign w:val="subscript"/>
            <w:rPrChange w:id="373" w:author="Chen Heller" w:date="2022-07-31T10:12:00Z">
              <w:rPr/>
            </w:rPrChange>
          </w:rPr>
          <w:t>(</w:t>
        </w:r>
        <w:proofErr w:type="gramEnd"/>
        <w:r w:rsidRPr="00006962">
          <w:rPr>
            <w:vertAlign w:val="subscript"/>
            <w:rPrChange w:id="374" w:author="Chen Heller" w:date="2022-07-31T10:12:00Z">
              <w:rPr/>
            </w:rPrChange>
          </w:rPr>
          <w:t>8)</w:t>
        </w:r>
        <w:r>
          <w:t xml:space="preserve"> = 0.30, p = 0.77, 95% CI = [48.27, 52.24]. Similarly to experiment one a congruency effect was not reflected in the total traveled </w:t>
        </w:r>
      </w:ins>
      <w:ins w:id="375" w:author="Chen Heller" w:date="2022-08-09T12:39:00Z">
        <w:r w:rsidR="00C147BD">
          <w:t xml:space="preserve">distance </w:t>
        </w:r>
      </w:ins>
      <w:ins w:id="376" w:author="Chen Heller" w:date="2022-07-31T09:38:00Z">
        <w:r>
          <w:t>(t</w:t>
        </w:r>
        <w:r w:rsidRPr="000B7172">
          <w:rPr>
            <w:vertAlign w:val="subscript"/>
            <w:rPrChange w:id="377" w:author="Chen Heller" w:date="2022-07-31T10:11:00Z">
              <w:rPr/>
            </w:rPrChange>
          </w:rPr>
          <w:t>(8)</w:t>
        </w:r>
        <w:r>
          <w:t xml:space="preserve"> = -0.83, p = 0.42, 95% CI [-0.008, 0.003]), frequency of COM (t</w:t>
        </w:r>
        <w:r w:rsidRPr="000B7172">
          <w:rPr>
            <w:vertAlign w:val="subscript"/>
            <w:rPrChange w:id="378" w:author="Chen Heller" w:date="2022-07-31T10:11:00Z">
              <w:rPr/>
            </w:rPrChange>
          </w:rPr>
          <w:t>(8)</w:t>
        </w:r>
        <w:r>
          <w:t xml:space="preserve"> = -0.4, p = 0.69, 95% CI [-0.11, 0.07]), reaction time (t</w:t>
        </w:r>
        <w:r w:rsidRPr="000B7172">
          <w:rPr>
            <w:vertAlign w:val="subscript"/>
            <w:rPrChange w:id="379" w:author="Chen Heller" w:date="2022-07-31T10:12:00Z">
              <w:rPr/>
            </w:rPrChange>
          </w:rPr>
          <w:t>(8)</w:t>
        </w:r>
        <w:r>
          <w:t xml:space="preserve"> = -1.192, p = 0.26, 95% CI [-0.011, 0.003]) or movement duration (t</w:t>
        </w:r>
        <w:r w:rsidRPr="000B7172">
          <w:rPr>
            <w:vertAlign w:val="subscript"/>
            <w:rPrChange w:id="380" w:author="Chen Heller" w:date="2022-07-31T10:12:00Z">
              <w:rPr/>
            </w:rPrChange>
          </w:rPr>
          <w:t>(8)</w:t>
        </w:r>
        <w:r>
          <w:t xml:space="preserve"> = -1.192, p = 0.26, 95% CI [-0.021, 0.006]). </w:t>
        </w:r>
      </w:ins>
      <w:ins w:id="381" w:author="Chen Heller" w:date="2022-08-02T11:35:00Z">
        <w:r w:rsidR="00934318">
          <w:t>Similarly, but</w:t>
        </w:r>
      </w:ins>
      <w:ins w:id="382" w:author="Chen Heller" w:date="2022-07-31T10:13:00Z">
        <w:r w:rsidR="00CC7185">
          <w:t xml:space="preserve"> unlike experiment one</w:t>
        </w:r>
      </w:ins>
      <w:ins w:id="383" w:author="Chen Heller" w:date="2022-07-31T10:17:00Z">
        <w:r w:rsidR="00B15525">
          <w:t>,</w:t>
        </w:r>
      </w:ins>
      <w:ins w:id="384" w:author="Chen Heller" w:date="2022-07-31T09:38:00Z">
        <w:r>
          <w:t xml:space="preserve"> the difference between the reach area in the congruent (M = 0.00015sec, SD = 0.0000289) and incongruent (M = 0.00013sec, SD = 0.0000646) conditions</w:t>
        </w:r>
      </w:ins>
      <w:ins w:id="385" w:author="Chen Heller" w:date="2022-08-09T12:39:00Z">
        <w:r w:rsidR="009E4BEA">
          <w:t xml:space="preserve"> </w:t>
        </w:r>
      </w:ins>
      <w:ins w:id="386" w:author="Chen Heller" w:date="2022-08-09T12:40:00Z">
        <w:r w:rsidR="00D73CCE">
          <w:t>was far from significant</w:t>
        </w:r>
      </w:ins>
      <w:ins w:id="387" w:author="Chen Heller" w:date="2022-07-31T09:38:00Z">
        <w:r>
          <w:t xml:space="preserve">, </w:t>
        </w:r>
        <w:proofErr w:type="gramStart"/>
        <w:r>
          <w:t>t</w:t>
        </w:r>
        <w:r w:rsidRPr="000B7172">
          <w:rPr>
            <w:vertAlign w:val="subscript"/>
            <w:rPrChange w:id="388" w:author="Chen Heller" w:date="2022-07-31T10:12:00Z">
              <w:rPr/>
            </w:rPrChange>
          </w:rPr>
          <w:t>(</w:t>
        </w:r>
        <w:proofErr w:type="gramEnd"/>
        <w:r w:rsidRPr="000B7172">
          <w:rPr>
            <w:vertAlign w:val="subscript"/>
            <w:rPrChange w:id="389" w:author="Chen Heller" w:date="2022-07-31T10:12:00Z">
              <w:rPr/>
            </w:rPrChange>
          </w:rPr>
          <w:t>8)</w:t>
        </w:r>
        <w:r>
          <w:t xml:space="preserve"> = 0.667, p = 0.523, 95% CI [-0.0000281, 0.0000511], Cohen's </w:t>
        </w:r>
        <w:proofErr w:type="spellStart"/>
        <w:r>
          <w:t>d</w:t>
        </w:r>
        <w:r>
          <w:rPr>
            <w:vertAlign w:val="subscript"/>
          </w:rPr>
          <w:t>z</w:t>
        </w:r>
        <w:proofErr w:type="spellEnd"/>
        <w:r>
          <w:rPr>
            <w:vertAlign w:val="subscript"/>
          </w:rPr>
          <w:t xml:space="preserve"> </w:t>
        </w:r>
        <w:r>
          <w:t xml:space="preserve">= 0.222. </w:t>
        </w:r>
      </w:ins>
      <w:ins w:id="390" w:author="Chen Heller" w:date="2022-07-31T10:18:00Z">
        <w:r w:rsidR="00B15525">
          <w:t xml:space="preserve">The </w:t>
        </w:r>
      </w:ins>
      <w:ins w:id="391" w:author="Chen Heller" w:date="2022-07-31T09:38:00Z">
        <w:r>
          <w:t>average number of valid trials among included and excluded participants was 91.64 (SD = 57) out of 240 in the congruent condition and 84.57 (SD = 54.8) in the incongruent condition. On average, 118 trials were excluded due to late response</w:t>
        </w:r>
      </w:ins>
      <w:ins w:id="392" w:author="Chen Heller" w:date="2022-08-09T12:41:00Z">
        <w:r w:rsidR="008B48A0">
          <w:t>s</w:t>
        </w:r>
      </w:ins>
      <w:ins w:id="393" w:author="Chen Heller" w:date="2022-07-31T09:38:00Z">
        <w:r>
          <w:t xml:space="preserve"> and 31 due to early response</w:t>
        </w:r>
      </w:ins>
      <w:ins w:id="394" w:author="Chen Heller" w:date="2022-08-09T12:41:00Z">
        <w:r w:rsidR="008B48A0">
          <w:t>s</w:t>
        </w:r>
      </w:ins>
      <w:ins w:id="395" w:author="Chen Heller" w:date="2022-07-31T09:38:00Z">
        <w:r>
          <w:t>, while 67 trials were excluded due to incorrect answer</w:t>
        </w:r>
      </w:ins>
      <w:ins w:id="396" w:author="Chen Heller" w:date="2022-08-09T12:41:00Z">
        <w:r w:rsidR="008B48A0">
          <w:t>s</w:t>
        </w:r>
      </w:ins>
      <w:ins w:id="397" w:author="Chen Heller" w:date="2022-07-31T09:38:00Z">
        <w:r>
          <w:t>.</w:t>
        </w:r>
      </w:ins>
    </w:p>
    <w:p w14:paraId="3DD5486D" w14:textId="77777777" w:rsidR="00433C89" w:rsidRDefault="00433C89">
      <w:pPr>
        <w:pStyle w:val="Heading4"/>
        <w:bidi w:val="0"/>
        <w:rPr>
          <w:ins w:id="398" w:author="Chen Heller" w:date="2022-07-31T09:38:00Z"/>
        </w:rPr>
        <w:pPrChange w:id="399" w:author="Chen Heller" w:date="2022-07-20T13:43:00Z">
          <w:pPr>
            <w:pStyle w:val="NoSpacing"/>
            <w:bidi w:val="0"/>
          </w:pPr>
        </w:pPrChange>
      </w:pPr>
      <w:ins w:id="400" w:author="Chen Heller" w:date="2022-07-31T09:38:00Z">
        <w:r>
          <w:t>Discussion</w:t>
        </w:r>
      </w:ins>
    </w:p>
    <w:p w14:paraId="03FC0A98" w14:textId="23216F8D" w:rsidR="002E00A5" w:rsidDel="005A4CE4" w:rsidRDefault="001C6A67" w:rsidP="003670C9">
      <w:pPr>
        <w:pStyle w:val="NoSpacing"/>
        <w:bidi w:val="0"/>
        <w:rPr>
          <w:del w:id="401" w:author="Chen Heller" w:date="2022-07-26T20:26:00Z"/>
        </w:rPr>
      </w:pPr>
      <w:ins w:id="402" w:author="Chen Heller" w:date="2022-07-31T10:28:00Z">
        <w:r>
          <w:t xml:space="preserve">Experiment two was expected to produce </w:t>
        </w:r>
      </w:ins>
      <w:ins w:id="403" w:author="Chen Heller" w:date="2022-07-31T10:18:00Z">
        <w:r w:rsidR="00FA00C7">
          <w:t>a</w:t>
        </w:r>
      </w:ins>
      <w:ins w:id="404" w:author="Chen Heller" w:date="2022-07-31T10:28:00Z">
        <w:r>
          <w:t>n</w:t>
        </w:r>
      </w:ins>
      <w:ins w:id="405" w:author="Chen Heller" w:date="2022-07-31T10:18:00Z">
        <w:r w:rsidR="00FA00C7">
          <w:t xml:space="preserve"> </w:t>
        </w:r>
      </w:ins>
      <w:ins w:id="406" w:author="Chen Heller" w:date="2022-07-31T10:19:00Z">
        <w:r w:rsidR="00866D78">
          <w:t xml:space="preserve">unconscious </w:t>
        </w:r>
      </w:ins>
      <w:ins w:id="407" w:author="Chen Heller" w:date="2022-07-31T09:38:00Z">
        <w:r w:rsidR="00433C89">
          <w:t xml:space="preserve">effect since prime dilution </w:t>
        </w:r>
      </w:ins>
      <w:ins w:id="408" w:author="Chen Heller" w:date="2022-08-02T17:09:00Z">
        <w:r w:rsidR="0002343C">
          <w:t>[</w:t>
        </w:r>
        <w:commentRangeStart w:id="409"/>
        <w:r w:rsidR="0002343C">
          <w:t>ref</w:t>
        </w:r>
      </w:ins>
      <w:commentRangeEnd w:id="409"/>
      <w:ins w:id="410" w:author="Chen Heller" w:date="2022-08-02T17:10:00Z">
        <w:r w:rsidR="0002343C">
          <w:rPr>
            <w:rStyle w:val="CommentReference"/>
          </w:rPr>
          <w:commentReference w:id="409"/>
        </w:r>
      </w:ins>
      <w:ins w:id="411" w:author="Chen Heller" w:date="2022-08-02T17:09:00Z">
        <w:r w:rsidR="0002343C">
          <w:t xml:space="preserve">] </w:t>
        </w:r>
      </w:ins>
      <w:ins w:id="412" w:author="Chen Heller" w:date="2022-07-31T09:38:00Z">
        <w:r w:rsidR="00433C89">
          <w:t xml:space="preserve">was diminished by further limiting the </w:t>
        </w:r>
      </w:ins>
      <w:ins w:id="413" w:author="Chen Heller" w:date="2022-07-31T10:30:00Z">
        <w:r w:rsidR="0029724A">
          <w:t>participants'</w:t>
        </w:r>
      </w:ins>
      <w:ins w:id="414" w:author="Chen Heller" w:date="2022-07-31T09:38:00Z">
        <w:r w:rsidR="00433C89">
          <w:t xml:space="preserve"> response time</w:t>
        </w:r>
      </w:ins>
      <w:ins w:id="415" w:author="Chen Heller" w:date="2022-07-31T10:19:00Z">
        <w:r w:rsidR="00866D78">
          <w:t xml:space="preserve"> in comparison to experiment one</w:t>
        </w:r>
      </w:ins>
      <w:ins w:id="416" w:author="Chen Heller" w:date="2022-07-31T09:38:00Z">
        <w:r w:rsidR="00433C89">
          <w:t xml:space="preserve">. However, none of the dependent variables showed any difference between the conditions, including reach area which was marginally significant in experiment one. </w:t>
        </w:r>
      </w:ins>
      <w:commentRangeStart w:id="417"/>
      <w:ins w:id="418" w:author="Chen Heller" w:date="2022-07-31T10:22:00Z">
        <w:r w:rsidR="00C94B2B">
          <w:t xml:space="preserve">An examination of the reach area distribution shows a </w:t>
        </w:r>
      </w:ins>
      <w:ins w:id="419" w:author="Chen Heller" w:date="2022-07-31T10:23:00Z">
        <w:r w:rsidR="00C94B2B">
          <w:t xml:space="preserve">that </w:t>
        </w:r>
      </w:ins>
      <w:ins w:id="420" w:author="Chen Heller" w:date="2022-07-31T10:30:00Z">
        <w:r w:rsidR="00DC461C">
          <w:t xml:space="preserve">a single subject had an opposite trend to the rest </w:t>
        </w:r>
      </w:ins>
      <w:ins w:id="421" w:author="Chen Heller" w:date="2022-07-31T10:33:00Z">
        <w:r w:rsidR="00904F3B">
          <w:t>of the sample which might explain why a</w:t>
        </w:r>
      </w:ins>
      <w:ins w:id="422" w:author="Chen Heller" w:date="2022-07-31T10:34:00Z">
        <w:r w:rsidR="00904F3B">
          <w:t xml:space="preserve"> significant </w:t>
        </w:r>
      </w:ins>
      <w:ins w:id="423" w:author="Chen Heller" w:date="2022-07-31T10:33:00Z">
        <w:r w:rsidR="00904F3B">
          <w:t xml:space="preserve">unconscious effect could </w:t>
        </w:r>
      </w:ins>
      <w:ins w:id="424" w:author="Chen Heller" w:date="2022-07-31T10:34:00Z">
        <w:r w:rsidR="00904F3B">
          <w:t>not be found</w:t>
        </w:r>
      </w:ins>
      <w:commentRangeEnd w:id="417"/>
      <w:ins w:id="425" w:author="Chen Heller" w:date="2022-07-31T18:27:00Z">
        <w:r w:rsidR="00870A58">
          <w:rPr>
            <w:rStyle w:val="CommentReference"/>
          </w:rPr>
          <w:commentReference w:id="417"/>
        </w:r>
      </w:ins>
      <w:ins w:id="426" w:author="Chen Heller" w:date="2022-07-31T10:20:00Z">
        <w:r w:rsidR="00593A15">
          <w:t xml:space="preserve"> [ref to graph of reach area]</w:t>
        </w:r>
      </w:ins>
      <w:ins w:id="427" w:author="Chen Heller" w:date="2022-07-31T09:38:00Z">
        <w:r w:rsidR="00433C89">
          <w:t xml:space="preserve">. </w:t>
        </w:r>
      </w:ins>
      <w:ins w:id="428" w:author="Chen Heller" w:date="2022-07-31T10:35:00Z">
        <w:r w:rsidR="00BC06AD">
          <w:t xml:space="preserve">However, the </w:t>
        </w:r>
      </w:ins>
      <w:ins w:id="429" w:author="Chen Heller" w:date="2022-07-31T10:46:00Z">
        <w:r w:rsidR="004A3D13">
          <w:t xml:space="preserve">failure to </w:t>
        </w:r>
      </w:ins>
      <w:ins w:id="430" w:author="Chen Heller" w:date="2022-07-31T10:49:00Z">
        <w:r w:rsidR="00394E16">
          <w:t>find a congruency effect</w:t>
        </w:r>
      </w:ins>
      <w:ins w:id="431" w:author="Chen Heller" w:date="2022-07-31T10:35:00Z">
        <w:r w:rsidR="00BC06AD">
          <w:t xml:space="preserve"> </w:t>
        </w:r>
      </w:ins>
      <w:ins w:id="432" w:author="Chen Heller" w:date="2022-07-31T09:38:00Z">
        <w:r w:rsidR="00433C89">
          <w:t xml:space="preserve">could </w:t>
        </w:r>
      </w:ins>
      <w:ins w:id="433" w:author="Chen Heller" w:date="2022-07-31T10:35:00Z">
        <w:r w:rsidR="00096D86">
          <w:t xml:space="preserve">also </w:t>
        </w:r>
      </w:ins>
      <w:ins w:id="434" w:author="Chen Heller" w:date="2022-07-31T10:36:00Z">
        <w:r w:rsidR="00096D86">
          <w:t xml:space="preserve">be the product of </w:t>
        </w:r>
      </w:ins>
      <w:ins w:id="435" w:author="Chen Heller" w:date="2022-07-31T10:58:00Z">
        <w:r w:rsidR="00755E4C">
          <w:t xml:space="preserve">the </w:t>
        </w:r>
      </w:ins>
      <w:ins w:id="436" w:author="Chen Heller" w:date="2022-07-31T10:49:00Z">
        <w:r w:rsidR="004E2048">
          <w:t xml:space="preserve">strict timing limitations. It is possible that participants </w:t>
        </w:r>
      </w:ins>
      <w:ins w:id="437" w:author="Chen Heller" w:date="2022-08-09T12:42:00Z">
        <w:r w:rsidR="002420F2">
          <w:t xml:space="preserve">did </w:t>
        </w:r>
      </w:ins>
      <w:ins w:id="438" w:author="Chen Heller" w:date="2022-07-31T10:49:00Z">
        <w:r w:rsidR="004E2048">
          <w:t xml:space="preserve">not properly perform the task because </w:t>
        </w:r>
      </w:ins>
      <w:ins w:id="439" w:author="Chen Heller" w:date="2022-07-31T10:50:00Z">
        <w:r w:rsidR="004E2048">
          <w:t>the required responses were too quick.</w:t>
        </w:r>
        <w:r w:rsidR="00395B89">
          <w:t xml:space="preserve"> This </w:t>
        </w:r>
      </w:ins>
      <w:ins w:id="440" w:author="Chen Heller" w:date="2022-08-09T12:43:00Z">
        <w:r w:rsidR="002420F2">
          <w:t>notion</w:t>
        </w:r>
      </w:ins>
      <w:ins w:id="441" w:author="Chen Heller" w:date="2022-07-31T10:50:00Z">
        <w:r w:rsidR="00395B89">
          <w:t xml:space="preserve"> is supported by the </w:t>
        </w:r>
      </w:ins>
      <w:ins w:id="442" w:author="Chen Heller" w:date="2022-07-31T10:51:00Z">
        <w:r w:rsidR="00395B89">
          <w:t>high proportion of trials that were excluded due to la</w:t>
        </w:r>
      </w:ins>
      <w:ins w:id="443" w:author="Chen Heller" w:date="2022-07-31T10:54:00Z">
        <w:r w:rsidR="002B3274">
          <w:t>t</w:t>
        </w:r>
      </w:ins>
      <w:ins w:id="444" w:author="Chen Heller" w:date="2022-07-31T10:51:00Z">
        <w:r w:rsidR="00395B89">
          <w:t>e or early responses</w:t>
        </w:r>
      </w:ins>
      <w:ins w:id="445" w:author="Chen Heller" w:date="2022-08-09T12:44:00Z">
        <w:r w:rsidR="0023659D">
          <w:t xml:space="preserve"> (30.9%)</w:t>
        </w:r>
      </w:ins>
      <w:ins w:id="446" w:author="Chen Heller" w:date="2022-07-31T10:51:00Z">
        <w:r w:rsidR="00395B89">
          <w:t xml:space="preserve">. </w:t>
        </w:r>
      </w:ins>
      <w:ins w:id="447" w:author="Chen Heller" w:date="2022-07-31T10:53:00Z">
        <w:r w:rsidR="002B3274">
          <w:t xml:space="preserve">Being </w:t>
        </w:r>
      </w:ins>
      <w:ins w:id="448" w:author="Chen Heller" w:date="2022-07-31T10:51:00Z">
        <w:r w:rsidR="00395B89">
          <w:t xml:space="preserve">unable to </w:t>
        </w:r>
        <w:r w:rsidR="009022F8">
          <w:t xml:space="preserve">keep up with the fast pace of the experiment </w:t>
        </w:r>
      </w:ins>
      <w:ins w:id="449" w:author="Chen Heller" w:date="2022-07-31T10:52:00Z">
        <w:r w:rsidR="009022F8">
          <w:t xml:space="preserve">could </w:t>
        </w:r>
      </w:ins>
      <w:ins w:id="450" w:author="Chen Heller" w:date="2022-07-31T10:58:00Z">
        <w:r w:rsidR="00FA2B33">
          <w:t xml:space="preserve">also </w:t>
        </w:r>
      </w:ins>
      <w:ins w:id="451" w:author="Chen Heller" w:date="2022-07-31T11:00:00Z">
        <w:r w:rsidR="00594CD6">
          <w:t xml:space="preserve">result in </w:t>
        </w:r>
      </w:ins>
      <w:ins w:id="452" w:author="Chen Heller" w:date="2022-08-09T12:45:00Z">
        <w:r w:rsidR="00D55D31">
          <w:t xml:space="preserve">rash and </w:t>
        </w:r>
      </w:ins>
      <w:ins w:id="453" w:author="Chen Heller" w:date="2022-07-31T10:58:00Z">
        <w:r w:rsidR="00FA2B33">
          <w:t>incorrect</w:t>
        </w:r>
      </w:ins>
      <w:ins w:id="454" w:author="Chen Heller" w:date="2022-07-31T10:59:00Z">
        <w:r w:rsidR="00FA2B33">
          <w:t xml:space="preserve"> </w:t>
        </w:r>
      </w:ins>
      <w:ins w:id="455" w:author="Chen Heller" w:date="2022-07-31T10:58:00Z">
        <w:r w:rsidR="00FA2B33">
          <w:t>answers</w:t>
        </w:r>
      </w:ins>
      <w:ins w:id="456" w:author="Chen Heller" w:date="2022-07-31T10:52:00Z">
        <w:r w:rsidR="009022F8">
          <w:t xml:space="preserve">, as </w:t>
        </w:r>
      </w:ins>
      <w:ins w:id="457" w:author="Chen Heller" w:date="2022-07-31T11:00:00Z">
        <w:r w:rsidR="00594CD6">
          <w:t xml:space="preserve">did happen in </w:t>
        </w:r>
      </w:ins>
      <w:ins w:id="458" w:author="Chen Heller" w:date="2022-07-31T11:01:00Z">
        <w:r w:rsidR="00931A60">
          <w:t>13.9% of the trials</w:t>
        </w:r>
      </w:ins>
      <w:ins w:id="459" w:author="Chen Heller" w:date="2022-07-31T11:26:00Z">
        <w:r w:rsidR="00550E20">
          <w:t xml:space="preserve">, which is unexpected in such a </w:t>
        </w:r>
      </w:ins>
      <w:ins w:id="460" w:author="Chen Heller" w:date="2022-07-31T10:52:00Z">
        <w:r w:rsidR="009022F8">
          <w:t>simple classification task</w:t>
        </w:r>
      </w:ins>
      <w:ins w:id="461" w:author="Chen Heller" w:date="2022-07-31T11:26:00Z">
        <w:r w:rsidR="00D227B5">
          <w:t xml:space="preserve"> [ref to % of incorrect answers </w:t>
        </w:r>
      </w:ins>
      <w:ins w:id="462" w:author="Chen Heller" w:date="2022-08-09T12:50:00Z">
        <w:r w:rsidR="00485C7D">
          <w:t>a similar semantic priming exp</w:t>
        </w:r>
      </w:ins>
      <w:ins w:id="463" w:author="Chen Heller" w:date="2022-07-31T11:27:00Z">
        <w:r w:rsidR="00D227B5">
          <w:t>]</w:t>
        </w:r>
      </w:ins>
      <w:ins w:id="464" w:author="Chen Heller" w:date="2022-07-31T10:52:00Z">
        <w:r w:rsidR="009022F8">
          <w:t>.</w:t>
        </w:r>
      </w:ins>
    </w:p>
    <w:p w14:paraId="2C206D09" w14:textId="13364CAE" w:rsidR="00ED60E1" w:rsidRDefault="00ED60E1" w:rsidP="0001046E">
      <w:pPr>
        <w:pStyle w:val="Heading3"/>
        <w:bidi w:val="0"/>
        <w:rPr>
          <w:rtl/>
        </w:rPr>
      </w:pPr>
      <w:r>
        <w:t>Exp 3</w:t>
      </w:r>
    </w:p>
    <w:p w14:paraId="09C82A5B" w14:textId="4C027CF0" w:rsidR="009E2104" w:rsidRDefault="00FD237A" w:rsidP="005803CA">
      <w:pPr>
        <w:pStyle w:val="NoSpacing"/>
        <w:bidi w:val="0"/>
        <w:rPr>
          <w:ins w:id="465" w:author="Chen Heller" w:date="2022-07-26T20:42:00Z"/>
        </w:rPr>
      </w:pPr>
      <w:ins w:id="466" w:author="Chen Heller" w:date="2022-07-31T11:29:00Z">
        <w:r>
          <w:t xml:space="preserve">Having a large proportion </w:t>
        </w:r>
      </w:ins>
      <w:ins w:id="467" w:author="Chen Heller" w:date="2022-07-27T09:40:00Z">
        <w:r w:rsidR="00B84CAE">
          <w:t xml:space="preserve">of excluded trials could explain why significant effects were not found in experiment two. </w:t>
        </w:r>
      </w:ins>
      <w:ins w:id="468" w:author="Chen Heller" w:date="2022-08-09T12:51:00Z">
        <w:r w:rsidR="005B6FA6">
          <w:t xml:space="preserve">Since </w:t>
        </w:r>
      </w:ins>
      <w:ins w:id="469" w:author="Chen Heller" w:date="2022-07-31T11:29:00Z">
        <w:r w:rsidR="000B2063">
          <w:t>m</w:t>
        </w:r>
      </w:ins>
      <w:ins w:id="470" w:author="Chen Heller" w:date="2022-07-27T09:47:00Z">
        <w:r w:rsidR="009033FE">
          <w:t xml:space="preserve">any </w:t>
        </w:r>
      </w:ins>
      <w:ins w:id="471" w:author="Chen Heller" w:date="2022-07-26T20:41:00Z">
        <w:r w:rsidR="00F8100A">
          <w:t>of</w:t>
        </w:r>
      </w:ins>
      <w:ins w:id="472" w:author="Chen Heller" w:date="2022-07-31T11:30:00Z">
        <w:r w:rsidR="000B2063">
          <w:t xml:space="preserve"> </w:t>
        </w:r>
      </w:ins>
      <w:ins w:id="473" w:author="Chen Heller" w:date="2022-08-01T09:21:00Z">
        <w:r w:rsidR="00087C41">
          <w:t xml:space="preserve">the </w:t>
        </w:r>
      </w:ins>
      <w:ins w:id="474" w:author="Chen Heller" w:date="2022-07-26T20:41:00Z">
        <w:r w:rsidR="00F8100A">
          <w:t>tri</w:t>
        </w:r>
      </w:ins>
      <w:ins w:id="475" w:author="Chen Heller" w:date="2022-07-26T20:42:00Z">
        <w:r w:rsidR="009E2104">
          <w:t>a</w:t>
        </w:r>
      </w:ins>
      <w:ins w:id="476" w:author="Chen Heller" w:date="2022-07-26T20:41:00Z">
        <w:r w:rsidR="00F8100A">
          <w:t xml:space="preserve">ls </w:t>
        </w:r>
      </w:ins>
      <w:ins w:id="477" w:author="Chen Heller" w:date="2022-07-27T09:40:00Z">
        <w:r w:rsidR="00386D80">
          <w:t>were excluded due</w:t>
        </w:r>
      </w:ins>
      <w:ins w:id="478" w:author="Chen Heller" w:date="2022-07-27T09:41:00Z">
        <w:r w:rsidR="00386D80">
          <w:t xml:space="preserve"> </w:t>
        </w:r>
      </w:ins>
      <w:ins w:id="479" w:author="Chen Heller" w:date="2022-07-27T09:39:00Z">
        <w:r w:rsidR="00B84CAE">
          <w:t>to bad timing</w:t>
        </w:r>
      </w:ins>
      <w:ins w:id="480" w:author="Chen Heller" w:date="2022-08-09T12:51:00Z">
        <w:r w:rsidR="00C6571D">
          <w:t>,</w:t>
        </w:r>
      </w:ins>
      <w:ins w:id="481" w:author="Chen Heller" w:date="2022-07-26T20:45:00Z">
        <w:r w:rsidR="00197343">
          <w:t xml:space="preserve"> experiment three </w:t>
        </w:r>
      </w:ins>
      <w:ins w:id="482" w:author="Chen Heller" w:date="2022-08-09T12:51:00Z">
        <w:r w:rsidR="005B6FA6">
          <w:t xml:space="preserve">incorporated </w:t>
        </w:r>
      </w:ins>
      <w:ins w:id="483" w:author="Chen Heller" w:date="2022-07-31T11:31:00Z">
        <w:r w:rsidR="00296BC7">
          <w:t xml:space="preserve">a </w:t>
        </w:r>
        <w:r w:rsidR="005803CA">
          <w:t xml:space="preserve">long </w:t>
        </w:r>
      </w:ins>
      <w:ins w:id="484" w:author="Chen Heller" w:date="2022-07-26T20:45:00Z">
        <w:r w:rsidR="00197343">
          <w:t xml:space="preserve">practice </w:t>
        </w:r>
      </w:ins>
      <w:ins w:id="485" w:author="Chen Heller" w:date="2022-07-31T11:28:00Z">
        <w:r>
          <w:t xml:space="preserve">session a day </w:t>
        </w:r>
      </w:ins>
      <w:ins w:id="486" w:author="Chen Heller" w:date="2022-07-26T20:45:00Z">
        <w:r w:rsidR="00197343">
          <w:lastRenderedPageBreak/>
          <w:t>before</w:t>
        </w:r>
        <w:r w:rsidR="0099110F">
          <w:t xml:space="preserve"> </w:t>
        </w:r>
      </w:ins>
      <w:ins w:id="487" w:author="Chen Heller" w:date="2022-07-27T09:41:00Z">
        <w:r w:rsidR="003A61EA">
          <w:t xml:space="preserve">the test </w:t>
        </w:r>
      </w:ins>
      <w:ins w:id="488" w:author="Chen Heller" w:date="2022-07-31T11:28:00Z">
        <w:r>
          <w:t>session</w:t>
        </w:r>
      </w:ins>
      <w:ins w:id="489" w:author="Chen Heller" w:date="2022-07-27T09:42:00Z">
        <w:r w:rsidR="003A61EA">
          <w:t xml:space="preserve">. Once the response time </w:t>
        </w:r>
      </w:ins>
      <w:ins w:id="490" w:author="Chen Heller" w:date="2022-08-09T12:52:00Z">
        <w:r w:rsidR="005153C1">
          <w:t xml:space="preserve">had </w:t>
        </w:r>
      </w:ins>
      <w:ins w:id="491" w:author="Chen Heller" w:date="2022-07-27T09:44:00Z">
        <w:r w:rsidR="00037E4F">
          <w:t>improve</w:t>
        </w:r>
      </w:ins>
      <w:ins w:id="492" w:author="Chen Heller" w:date="2022-08-09T12:52:00Z">
        <w:r w:rsidR="005153C1">
          <w:t>d</w:t>
        </w:r>
      </w:ins>
      <w:ins w:id="493" w:author="Chen Heller" w:date="2022-08-09T12:55:00Z">
        <w:r w:rsidR="00BC3649">
          <w:t>,</w:t>
        </w:r>
      </w:ins>
      <w:ins w:id="494" w:author="Chen Heller" w:date="2022-07-27T09:44:00Z">
        <w:r w:rsidR="00037E4F">
          <w:t xml:space="preserve"> the task </w:t>
        </w:r>
      </w:ins>
      <w:ins w:id="495" w:author="Chen Heller" w:date="2022-08-09T12:53:00Z">
        <w:r w:rsidR="00444123">
          <w:t>was expected to</w:t>
        </w:r>
      </w:ins>
      <w:ins w:id="496" w:author="Chen Heller" w:date="2022-08-09T12:52:00Z">
        <w:r w:rsidR="005153C1">
          <w:t xml:space="preserve"> </w:t>
        </w:r>
      </w:ins>
      <w:ins w:id="497" w:author="Chen Heller" w:date="2022-07-27T09:44:00Z">
        <w:r w:rsidR="00037E4F">
          <w:t>become easier</w:t>
        </w:r>
      </w:ins>
      <w:ins w:id="498" w:author="Chen Heller" w:date="2022-08-09T12:55:00Z">
        <w:r w:rsidR="00BC3649">
          <w:t xml:space="preserve">. </w:t>
        </w:r>
        <w:proofErr w:type="gramStart"/>
        <w:r w:rsidR="00BC3649">
          <w:t>Thus</w:t>
        </w:r>
        <w:proofErr w:type="gramEnd"/>
        <w:r w:rsidR="00BC3649">
          <w:t xml:space="preserve"> we </w:t>
        </w:r>
      </w:ins>
      <w:ins w:id="499" w:author="Chen Heller" w:date="2022-08-09T12:57:00Z">
        <w:r w:rsidR="006950CC">
          <w:t>anticipated</w:t>
        </w:r>
      </w:ins>
      <w:ins w:id="500" w:author="Chen Heller" w:date="2022-08-09T12:55:00Z">
        <w:r w:rsidR="00BC3649">
          <w:t xml:space="preserve"> </w:t>
        </w:r>
      </w:ins>
      <w:ins w:id="501" w:author="Chen Heller" w:date="2022-07-27T09:45:00Z">
        <w:r w:rsidR="00037E4F">
          <w:t>less incorrect answers</w:t>
        </w:r>
      </w:ins>
      <w:ins w:id="502" w:author="Chen Heller" w:date="2022-07-31T11:32:00Z">
        <w:r w:rsidR="00012671">
          <w:t xml:space="preserve"> and </w:t>
        </w:r>
      </w:ins>
      <w:ins w:id="503" w:author="Chen Heller" w:date="2022-08-09T12:54:00Z">
        <w:r w:rsidR="0039299B">
          <w:t>inappropriate timing responses</w:t>
        </w:r>
      </w:ins>
      <w:ins w:id="504" w:author="Chen Heller" w:date="2022-08-09T12:56:00Z">
        <w:r w:rsidR="00305613">
          <w:t>,</w:t>
        </w:r>
      </w:ins>
      <w:ins w:id="505" w:author="Chen Heller" w:date="2022-08-09T12:55:00Z">
        <w:r w:rsidR="00BC3649">
          <w:t xml:space="preserve"> </w:t>
        </w:r>
      </w:ins>
      <w:ins w:id="506" w:author="Chen Heller" w:date="2022-08-09T12:56:00Z">
        <w:r w:rsidR="00BC3649">
          <w:t>and</w:t>
        </w:r>
        <w:r w:rsidR="00305613">
          <w:t xml:space="preserve"> a large </w:t>
        </w:r>
      </w:ins>
      <w:ins w:id="507" w:author="Chen Heller" w:date="2022-08-09T12:54:00Z">
        <w:r w:rsidR="0039299B">
          <w:t>congruency effect</w:t>
        </w:r>
      </w:ins>
      <w:ins w:id="508" w:author="Chen Heller" w:date="2022-08-09T12:56:00Z">
        <w:r w:rsidR="00305613">
          <w:t>.</w:t>
        </w:r>
      </w:ins>
    </w:p>
    <w:p w14:paraId="2D083FAA" w14:textId="3408E974" w:rsidR="009E2104" w:rsidRDefault="00C33203" w:rsidP="00C33203">
      <w:pPr>
        <w:pStyle w:val="Heading4"/>
        <w:bidi w:val="0"/>
        <w:rPr>
          <w:ins w:id="509" w:author="Chen Heller" w:date="2022-07-27T09:50:00Z"/>
        </w:rPr>
      </w:pPr>
      <w:ins w:id="510" w:author="Chen Heller" w:date="2022-07-27T09:50:00Z">
        <w:r>
          <w:t>Methods</w:t>
        </w:r>
      </w:ins>
    </w:p>
    <w:p w14:paraId="54F0CF5F" w14:textId="12F63C7D" w:rsidR="00C33203" w:rsidRDefault="00C33203" w:rsidP="00C33203">
      <w:pPr>
        <w:pStyle w:val="Heading5"/>
        <w:bidi w:val="0"/>
        <w:rPr>
          <w:ins w:id="511" w:author="Chen Heller" w:date="2022-07-27T09:50:00Z"/>
        </w:rPr>
      </w:pPr>
      <w:ins w:id="512" w:author="Chen Heller" w:date="2022-07-27T09:50:00Z">
        <w:r>
          <w:t>Participants</w:t>
        </w:r>
      </w:ins>
    </w:p>
    <w:p w14:paraId="401F6F1F" w14:textId="55C5C897" w:rsidR="008E603A" w:rsidRPr="00354457" w:rsidRDefault="002B66F9">
      <w:pPr>
        <w:pStyle w:val="NoSpacing"/>
        <w:bidi w:val="0"/>
        <w:rPr>
          <w:ins w:id="513" w:author="Chen Heller" w:date="2022-07-27T09:50:00Z"/>
        </w:rPr>
        <w:pPrChange w:id="514" w:author="Chen Heller" w:date="2022-07-27T09:57:00Z">
          <w:pPr>
            <w:pStyle w:val="Heading5"/>
            <w:bidi w:val="0"/>
          </w:pPr>
        </w:pPrChange>
      </w:pPr>
      <w:ins w:id="515" w:author="Chen Heller" w:date="2022-08-14T10:32:00Z">
        <w:r>
          <w:t>17</w:t>
        </w:r>
      </w:ins>
      <w:ins w:id="516" w:author="Chen Heller" w:date="2022-07-27T09:57:00Z">
        <w:r w:rsidR="008E603A">
          <w:t xml:space="preserve"> participants (</w:t>
        </w:r>
      </w:ins>
      <w:ins w:id="517" w:author="Chen Heller" w:date="2022-07-31T18:35:00Z">
        <w:r w:rsidR="008220EC">
          <w:t>10</w:t>
        </w:r>
      </w:ins>
      <w:ins w:id="518" w:author="Chen Heller" w:date="2022-07-27T09:57:00Z">
        <w:r w:rsidR="008E603A">
          <w:t xml:space="preserve"> females) were recruited for the study (M</w:t>
        </w:r>
      </w:ins>
      <w:ins w:id="519" w:author="Chen Heller" w:date="2022-07-31T18:33:00Z">
        <w:r w:rsidR="008D3326">
          <w:t xml:space="preserve"> </w:t>
        </w:r>
      </w:ins>
      <w:ins w:id="520" w:author="Chen Heller" w:date="2022-07-27T09:57:00Z">
        <w:r w:rsidR="008E603A">
          <w:t>=</w:t>
        </w:r>
      </w:ins>
      <w:ins w:id="521" w:author="Chen Heller" w:date="2022-07-31T18:33:00Z">
        <w:r w:rsidR="008D3326">
          <w:t xml:space="preserve"> 25.5</w:t>
        </w:r>
      </w:ins>
      <w:ins w:id="522" w:author="Chen Heller" w:date="2022-07-27T09:57:00Z">
        <w:r w:rsidR="008E603A">
          <w:t>, SD</w:t>
        </w:r>
      </w:ins>
      <w:ins w:id="523" w:author="Chen Heller" w:date="2022-07-31T18:33:00Z">
        <w:r w:rsidR="008D3326">
          <w:t xml:space="preserve"> </w:t>
        </w:r>
      </w:ins>
      <w:ins w:id="524" w:author="Chen Heller" w:date="2022-07-27T09:57:00Z">
        <w:r w:rsidR="008E603A">
          <w:t>=</w:t>
        </w:r>
      </w:ins>
      <w:ins w:id="525" w:author="Chen Heller" w:date="2022-07-31T18:33:00Z">
        <w:r w:rsidR="008D3326">
          <w:t xml:space="preserve"> 3.7</w:t>
        </w:r>
      </w:ins>
      <w:ins w:id="526" w:author="Chen Heller" w:date="2022-07-27T09:57:00Z">
        <w:r w:rsidR="008E603A">
          <w:t xml:space="preserve">) in a recruitment procedure identical to experiment 1. </w:t>
        </w:r>
      </w:ins>
      <w:ins w:id="527" w:author="Chen Heller" w:date="2022-07-31T18:35:00Z">
        <w:r w:rsidR="00F20014">
          <w:t xml:space="preserve">Four participants </w:t>
        </w:r>
      </w:ins>
      <w:ins w:id="528" w:author="Chen Heller" w:date="2022-07-31T18:47:00Z">
        <w:r w:rsidR="00347624">
          <w:t xml:space="preserve">were excluded since they did not arrive to the second day of the experiment. One more participant was excluded </w:t>
        </w:r>
      </w:ins>
      <w:ins w:id="529" w:author="Chen Heller" w:date="2022-07-31T18:48:00Z">
        <w:r w:rsidR="00347624">
          <w:t xml:space="preserve">because </w:t>
        </w:r>
      </w:ins>
      <w:ins w:id="530" w:author="Chen Heller" w:date="2022-08-01T09:22:00Z">
        <w:r w:rsidR="007747D0">
          <w:t xml:space="preserve">he </w:t>
        </w:r>
      </w:ins>
      <w:ins w:id="531" w:author="Chen Heller" w:date="2022-07-27T09:57:00Z">
        <w:r w:rsidR="008E603A">
          <w:t>had less than 25 valid trials in each condition</w:t>
        </w:r>
      </w:ins>
      <w:ins w:id="532" w:author="Chen Heller" w:date="2022-08-09T12:58:00Z">
        <w:r w:rsidR="00861879">
          <w:t>,</w:t>
        </w:r>
      </w:ins>
      <w:ins w:id="533" w:author="Chen Heller" w:date="2022-07-27T09:57:00Z">
        <w:r w:rsidR="008E603A">
          <w:t xml:space="preserve"> and </w:t>
        </w:r>
      </w:ins>
      <w:ins w:id="534" w:author="Chen Heller" w:date="2022-07-31T18:48:00Z">
        <w:r w:rsidR="00347624">
          <w:t xml:space="preserve">five </w:t>
        </w:r>
      </w:ins>
      <w:ins w:id="535" w:author="Chen Heller" w:date="2022-07-27T09:57:00Z">
        <w:r w:rsidR="008E603A">
          <w:t>other</w:t>
        </w:r>
      </w:ins>
      <w:ins w:id="536" w:author="Chen Heller" w:date="2022-07-31T18:48:00Z">
        <w:r w:rsidR="00347624">
          <w:t xml:space="preserve"> participants were excluded </w:t>
        </w:r>
        <w:r w:rsidR="007D1423">
          <w:t xml:space="preserve">since they </w:t>
        </w:r>
      </w:ins>
      <w:proofErr w:type="spellStart"/>
      <w:ins w:id="537" w:author="Chen Heller" w:date="2022-08-09T13:55:00Z">
        <w:r w:rsidR="00B45D0C">
          <w:t>achived</w:t>
        </w:r>
      </w:ins>
      <w:proofErr w:type="spellEnd"/>
      <w:ins w:id="538" w:author="Chen Heller" w:date="2022-08-09T12:58:00Z">
        <w:r w:rsidR="00861879">
          <w:t xml:space="preserve"> </w:t>
        </w:r>
      </w:ins>
      <w:ins w:id="539" w:author="Chen Heller" w:date="2022-07-27T09:57:00Z">
        <w:r w:rsidR="008E603A">
          <w:t xml:space="preserve">significantly </w:t>
        </w:r>
      </w:ins>
      <w:ins w:id="540" w:author="Chen Heller" w:date="2022-08-09T12:58:00Z">
        <w:r w:rsidR="00861879">
          <w:t xml:space="preserve">less </w:t>
        </w:r>
      </w:ins>
      <w:ins w:id="541" w:author="Chen Heller" w:date="2022-07-27T09:57:00Z">
        <w:r w:rsidR="008E603A">
          <w:t>than 70% correct answers in the classification task according to a binomial test.</w:t>
        </w:r>
      </w:ins>
      <w:ins w:id="542" w:author="Chen Heller" w:date="2022-07-31T18:49:00Z">
        <w:r w:rsidR="004356F9">
          <w:t xml:space="preserve"> </w:t>
        </w:r>
        <w:r w:rsidR="00BC25DF">
          <w:t>Overall,</w:t>
        </w:r>
        <w:r w:rsidR="004356F9">
          <w:t xml:space="preserve"> </w:t>
        </w:r>
        <w:r w:rsidR="00BC25DF">
          <w:t>seven</w:t>
        </w:r>
        <w:r w:rsidR="004356F9">
          <w:t xml:space="preserve"> subjects were included in the analysis.</w:t>
        </w:r>
      </w:ins>
    </w:p>
    <w:p w14:paraId="0058F1FF" w14:textId="6889A1AD" w:rsidR="00C33203" w:rsidRDefault="00C33203" w:rsidP="00C33203">
      <w:pPr>
        <w:pStyle w:val="Heading5"/>
        <w:bidi w:val="0"/>
        <w:rPr>
          <w:ins w:id="543" w:author="Chen Heller" w:date="2022-07-27T10:00:00Z"/>
        </w:rPr>
      </w:pPr>
      <w:ins w:id="544" w:author="Chen Heller" w:date="2022-07-27T09:50:00Z">
        <w:r>
          <w:t>Stimuli</w:t>
        </w:r>
      </w:ins>
    </w:p>
    <w:p w14:paraId="030C5A9E" w14:textId="4835F4C2" w:rsidR="00DB6701" w:rsidRDefault="008F412E" w:rsidP="00DB6701">
      <w:pPr>
        <w:pStyle w:val="NoSpacing"/>
        <w:bidi w:val="0"/>
        <w:rPr>
          <w:ins w:id="545" w:author="Chen Heller" w:date="2022-07-27T10:03:00Z"/>
        </w:rPr>
      </w:pPr>
      <w:ins w:id="546" w:author="Chen Heller" w:date="2022-07-27T10:10:00Z">
        <w:r>
          <w:t>Sixty</w:t>
        </w:r>
      </w:ins>
      <w:ins w:id="547" w:author="Chen Heller" w:date="2022-07-27T10:03:00Z">
        <w:r w:rsidR="00902DC4">
          <w:t xml:space="preserve"> 4</w:t>
        </w:r>
      </w:ins>
      <w:ins w:id="548" w:author="Chen Heller" w:date="2022-07-27T10:04:00Z">
        <w:r w:rsidR="00902DC4">
          <w:t>-</w:t>
        </w:r>
      </w:ins>
      <w:ins w:id="549" w:author="Chen Heller" w:date="2022-07-27T10:03:00Z">
        <w:r w:rsidR="00902DC4">
          <w:t xml:space="preserve">letter words were used </w:t>
        </w:r>
      </w:ins>
      <w:ins w:id="550" w:author="Chen Heller" w:date="2022-07-27T10:04:00Z">
        <w:r w:rsidR="00902DC4">
          <w:t xml:space="preserve">as primes and targets </w:t>
        </w:r>
      </w:ins>
      <w:ins w:id="551" w:author="Chen Heller" w:date="2022-07-27T10:05:00Z">
        <w:r w:rsidR="007B3449">
          <w:t xml:space="preserve">on </w:t>
        </w:r>
      </w:ins>
      <w:ins w:id="552" w:author="Chen Heller" w:date="2022-07-27T10:03:00Z">
        <w:r w:rsidR="00902DC4">
          <w:t xml:space="preserve">the </w:t>
        </w:r>
      </w:ins>
      <w:ins w:id="553" w:author="Chen Heller" w:date="2022-07-27T10:04:00Z">
        <w:r w:rsidR="00B4510A">
          <w:t xml:space="preserve">practice </w:t>
        </w:r>
      </w:ins>
      <w:ins w:id="554" w:author="Chen Heller" w:date="2022-07-27T10:03:00Z">
        <w:r w:rsidR="00902DC4">
          <w:t>day.</w:t>
        </w:r>
      </w:ins>
      <w:ins w:id="555" w:author="Chen Heller" w:date="2022-07-27T10:11:00Z">
        <w:r>
          <w:t xml:space="preserve"> All words followed the same criteria as in the previous experiments.</w:t>
        </w:r>
      </w:ins>
      <w:ins w:id="556" w:author="Chen Heller" w:date="2022-07-27T10:04:00Z">
        <w:r w:rsidR="00B4510A">
          <w:t xml:space="preserve"> </w:t>
        </w:r>
      </w:ins>
      <w:ins w:id="557" w:author="Chen Heller" w:date="2022-07-27T10:05:00Z">
        <w:r w:rsidR="007B3449">
          <w:t xml:space="preserve">The stimuli </w:t>
        </w:r>
      </w:ins>
      <w:ins w:id="558" w:author="Chen Heller" w:date="2022-07-27T10:06:00Z">
        <w:r w:rsidR="007B3449">
          <w:t xml:space="preserve">on the test day remained the same as </w:t>
        </w:r>
        <w:r w:rsidR="00570FFD">
          <w:t>in the previous experiments.</w:t>
        </w:r>
      </w:ins>
    </w:p>
    <w:p w14:paraId="00C3FF67" w14:textId="0B9512AB" w:rsidR="00C33203" w:rsidRDefault="00C33203" w:rsidP="00C33203">
      <w:pPr>
        <w:pStyle w:val="Heading5"/>
        <w:bidi w:val="0"/>
        <w:rPr>
          <w:ins w:id="559" w:author="Chen Heller" w:date="2022-08-01T19:24:00Z"/>
        </w:rPr>
      </w:pPr>
      <w:ins w:id="560" w:author="Chen Heller" w:date="2022-07-27T09:50:00Z">
        <w:r>
          <w:t>Procedure</w:t>
        </w:r>
      </w:ins>
    </w:p>
    <w:p w14:paraId="34843C0A" w14:textId="10C7AFEF" w:rsidR="0043082D" w:rsidRDefault="00F4107D">
      <w:pPr>
        <w:pStyle w:val="NoSpacing"/>
        <w:bidi w:val="0"/>
        <w:rPr>
          <w:ins w:id="561" w:author="Chen Heller" w:date="2022-08-04T11:47:00Z"/>
        </w:rPr>
      </w:pPr>
      <w:ins w:id="562" w:author="Chen Heller" w:date="2022-08-01T19:19:00Z">
        <w:r>
          <w:t xml:space="preserve">The procedure on the test day was identical to experiment two except for </w:t>
        </w:r>
      </w:ins>
      <w:ins w:id="563" w:author="Chen Heller" w:date="2022-08-08T10:58:00Z">
        <w:r w:rsidR="000D7F1C">
          <w:t>a few minor changes</w:t>
        </w:r>
      </w:ins>
      <w:ins w:id="564" w:author="Chen Heller" w:date="2022-08-08T10:57:00Z">
        <w:r w:rsidR="00EC5042">
          <w:t>. T</w:t>
        </w:r>
      </w:ins>
      <w:ins w:id="565" w:author="Chen Heller" w:date="2022-08-01T19:48:00Z">
        <w:r w:rsidR="001C7E69">
          <w:t xml:space="preserve">he </w:t>
        </w:r>
      </w:ins>
      <w:ins w:id="566" w:author="Chen Heller" w:date="2022-08-01T19:20:00Z">
        <w:r>
          <w:t>m</w:t>
        </w:r>
      </w:ins>
      <w:ins w:id="567" w:author="Chen Heller" w:date="2022-07-31T11:52:00Z">
        <w:r w:rsidR="00C87468">
          <w:t>a</w:t>
        </w:r>
      </w:ins>
      <w:ins w:id="568" w:author="Chen Heller" w:date="2022-07-31T11:53:00Z">
        <w:r w:rsidR="00C87468">
          <w:t xml:space="preserve">ximal </w:t>
        </w:r>
      </w:ins>
      <w:ins w:id="569" w:author="Chen Heller" w:date="2022-07-27T10:28:00Z">
        <w:r w:rsidR="00B61102">
          <w:t xml:space="preserve">movement onset and </w:t>
        </w:r>
      </w:ins>
      <w:ins w:id="570" w:author="Chen Heller" w:date="2022-08-08T10:57:00Z">
        <w:r w:rsidR="00EC5042">
          <w:t xml:space="preserve">movement </w:t>
        </w:r>
      </w:ins>
      <w:ins w:id="571" w:author="Chen Heller" w:date="2022-07-27T10:28:00Z">
        <w:r w:rsidR="00B61102">
          <w:t xml:space="preserve">duration </w:t>
        </w:r>
      </w:ins>
      <w:ins w:id="572" w:author="Chen Heller" w:date="2022-08-01T19:20:00Z">
        <w:r>
          <w:t xml:space="preserve">were </w:t>
        </w:r>
      </w:ins>
      <w:ins w:id="573" w:author="Chen Heller" w:date="2022-07-31T11:53:00Z">
        <w:r w:rsidR="00C87468">
          <w:t xml:space="preserve">reduced </w:t>
        </w:r>
      </w:ins>
      <w:ins w:id="574" w:author="Chen Heller" w:date="2022-07-27T10:28:00Z">
        <w:r w:rsidR="00B61102">
          <w:t xml:space="preserve">by 10ms to </w:t>
        </w:r>
      </w:ins>
      <w:ins w:id="575" w:author="Chen Heller" w:date="2022-07-27T10:29:00Z">
        <w:r w:rsidR="00B61102">
          <w:t>320ms and 4</w:t>
        </w:r>
      </w:ins>
      <w:ins w:id="576" w:author="Chen Heller" w:date="2022-07-27T10:30:00Z">
        <w:r w:rsidR="002D3762">
          <w:t>2</w:t>
        </w:r>
      </w:ins>
      <w:ins w:id="577" w:author="Chen Heller" w:date="2022-07-27T10:29:00Z">
        <w:r w:rsidR="00B61102">
          <w:t>0ms respectively</w:t>
        </w:r>
      </w:ins>
      <w:ins w:id="578" w:author="Chen Heller" w:date="2022-08-01T19:20:00Z">
        <w:r w:rsidR="006232AA">
          <w:t>.</w:t>
        </w:r>
      </w:ins>
      <w:ins w:id="579" w:author="Chen Heller" w:date="2022-08-01T19:51:00Z">
        <w:r w:rsidR="0076078E">
          <w:t xml:space="preserve"> </w:t>
        </w:r>
      </w:ins>
      <w:ins w:id="580" w:author="Chen Heller" w:date="2022-08-09T13:56:00Z">
        <w:r w:rsidR="00B45D0C">
          <w:t>Recognition of m</w:t>
        </w:r>
      </w:ins>
      <w:ins w:id="581" w:author="Chen Heller" w:date="2022-08-01T19:52:00Z">
        <w:r w:rsidR="008D0B07">
          <w:t xml:space="preserve">ovement onset and offset </w:t>
        </w:r>
      </w:ins>
      <w:ins w:id="582" w:author="Chen Heller" w:date="2022-08-09T13:56:00Z">
        <w:r w:rsidR="00B45D0C">
          <w:t xml:space="preserve">was </w:t>
        </w:r>
      </w:ins>
      <w:ins w:id="583" w:author="Chen Heller" w:date="2022-08-01T19:52:00Z">
        <w:r w:rsidR="008D0B07">
          <w:t xml:space="preserve">also adjusted, movement started when the finger was 1cm away from the starting point (Euclidean distance) and ended when it was </w:t>
        </w:r>
      </w:ins>
      <w:ins w:id="584" w:author="Chen Heller" w:date="2022-08-01T19:53:00Z">
        <w:r w:rsidR="008D0B07">
          <w:t>1.5</w:t>
        </w:r>
      </w:ins>
      <w:ins w:id="585" w:author="Chen Heller" w:date="2022-08-01T19:52:00Z">
        <w:r w:rsidR="008D0B07">
          <w:t xml:space="preserve">cm away from the screen (on the Z axis). </w:t>
        </w:r>
      </w:ins>
      <w:ins w:id="586" w:author="Chen Heller" w:date="2022-08-01T19:20:00Z">
        <w:r w:rsidR="006232AA">
          <w:t>In addition</w:t>
        </w:r>
      </w:ins>
      <w:ins w:id="587" w:author="Chen Heller" w:date="2022-08-08T10:57:00Z">
        <w:r w:rsidR="00EC5042">
          <w:t>,</w:t>
        </w:r>
      </w:ins>
      <w:ins w:id="588" w:author="Chen Heller" w:date="2022-07-27T10:29:00Z">
        <w:r w:rsidR="00B61102">
          <w:t xml:space="preserve"> </w:t>
        </w:r>
      </w:ins>
      <w:ins w:id="589" w:author="Chen Heller" w:date="2022-07-27T10:30:00Z">
        <w:r w:rsidR="002D3762">
          <w:t xml:space="preserve">"Too early" feedback was given if the </w:t>
        </w:r>
      </w:ins>
      <w:ins w:id="590" w:author="Chen Heller" w:date="2022-07-27T10:18:00Z">
        <w:r w:rsidR="009C058F">
          <w:t xml:space="preserve">participant responded </w:t>
        </w:r>
      </w:ins>
      <w:ins w:id="591" w:author="Chen Heller" w:date="2022-08-01T09:28:00Z">
        <w:r w:rsidR="000A5AFC">
          <w:t>less then</w:t>
        </w:r>
      </w:ins>
      <w:ins w:id="592" w:author="Chen Heller" w:date="2022-07-27T10:19:00Z">
        <w:r w:rsidR="009C058F">
          <w:t xml:space="preserve"> 100ms </w:t>
        </w:r>
      </w:ins>
      <w:ins w:id="593" w:author="Chen Heller" w:date="2022-08-01T09:28:00Z">
        <w:r w:rsidR="000A5AFC">
          <w:t xml:space="preserve">after </w:t>
        </w:r>
      </w:ins>
      <w:ins w:id="594" w:author="Chen Heller" w:date="2022-07-27T10:19:00Z">
        <w:r w:rsidR="009C058F">
          <w:t xml:space="preserve">target presentation. </w:t>
        </w:r>
      </w:ins>
      <w:ins w:id="595" w:author="Chen Heller" w:date="2022-07-31T11:56:00Z">
        <w:r w:rsidR="00BE79A8">
          <w:t xml:space="preserve">The purpose of the </w:t>
        </w:r>
      </w:ins>
      <w:ins w:id="596" w:author="Chen Heller" w:date="2022-07-31T11:53:00Z">
        <w:r w:rsidR="006F6F6A">
          <w:t>"</w:t>
        </w:r>
      </w:ins>
      <w:ins w:id="597" w:author="Chen Heller" w:date="2022-07-31T11:54:00Z">
        <w:r w:rsidR="006F6F6A">
          <w:t xml:space="preserve">Too early" feedback was </w:t>
        </w:r>
      </w:ins>
      <w:ins w:id="598" w:author="Chen Heller" w:date="2022-07-27T10:19:00Z">
        <w:r w:rsidR="009C058F">
          <w:t xml:space="preserve">to prevent predictive responses, </w:t>
        </w:r>
        <w:r w:rsidR="0061699E">
          <w:t xml:space="preserve">i.e., responses that are planned </w:t>
        </w:r>
      </w:ins>
      <w:ins w:id="599" w:author="Chen Heller" w:date="2022-07-27T10:20:00Z">
        <w:r w:rsidR="0061699E">
          <w:t xml:space="preserve">before the stimuli is </w:t>
        </w:r>
      </w:ins>
      <w:ins w:id="600" w:author="Chen Heller" w:date="2022-07-31T11:56:00Z">
        <w:r w:rsidR="00BE79A8">
          <w:t xml:space="preserve">displayed </w:t>
        </w:r>
      </w:ins>
      <w:ins w:id="601" w:author="Chen Heller" w:date="2022-07-31T11:55:00Z">
        <w:r w:rsidR="00556A29">
          <w:t xml:space="preserve">and </w:t>
        </w:r>
      </w:ins>
      <w:ins w:id="602" w:author="Chen Heller" w:date="2022-07-31T11:56:00Z">
        <w:r w:rsidR="006F4B3B">
          <w:t xml:space="preserve">are </w:t>
        </w:r>
      </w:ins>
      <w:ins w:id="603" w:author="Chen Heller" w:date="2022-07-31T18:53:00Z">
        <w:r w:rsidR="00824DDF">
          <w:t>therefore</w:t>
        </w:r>
      </w:ins>
      <w:ins w:id="604" w:author="Chen Heller" w:date="2022-07-31T11:56:00Z">
        <w:r w:rsidR="006F4B3B">
          <w:t xml:space="preserve"> </w:t>
        </w:r>
      </w:ins>
      <w:ins w:id="605" w:author="Chen Heller" w:date="2022-08-08T10:52:00Z">
        <w:r w:rsidR="000D0760">
          <w:t xml:space="preserve">less </w:t>
        </w:r>
      </w:ins>
      <w:ins w:id="606" w:author="Chen Heller" w:date="2022-07-31T11:56:00Z">
        <w:r w:rsidR="006F4B3B">
          <w:t xml:space="preserve">affected by </w:t>
        </w:r>
      </w:ins>
      <w:ins w:id="607" w:author="Chen Heller" w:date="2022-07-31T11:55:00Z">
        <w:r w:rsidR="00556A29">
          <w:t>it.</w:t>
        </w:r>
      </w:ins>
      <w:ins w:id="608" w:author="Chen Heller" w:date="2022-08-08T11:00:00Z">
        <w:r w:rsidR="00A67311">
          <w:t xml:space="preserve"> </w:t>
        </w:r>
      </w:ins>
      <w:ins w:id="609" w:author="Chen Heller" w:date="2022-08-08T11:01:00Z">
        <w:r w:rsidR="0033385A">
          <w:t xml:space="preserve">The above changes </w:t>
        </w:r>
      </w:ins>
      <w:ins w:id="610" w:author="Chen Heller" w:date="2022-08-08T11:00:00Z">
        <w:r w:rsidR="00A67311">
          <w:t xml:space="preserve">also applied to the six practice blocks participants completed on the practice day. The stimuli </w:t>
        </w:r>
      </w:ins>
      <w:ins w:id="611" w:author="Chen Heller" w:date="2022-08-08T11:01:00Z">
        <w:r w:rsidR="0033385A">
          <w:t xml:space="preserve">on the practice day </w:t>
        </w:r>
      </w:ins>
      <w:ins w:id="612" w:author="Chen Heller" w:date="2022-08-08T11:00:00Z">
        <w:r w:rsidR="00A67311">
          <w:t xml:space="preserve">were drawn from a set of ten </w:t>
        </w:r>
      </w:ins>
      <w:ins w:id="613" w:author="Chen Heller" w:date="2022-08-08T11:05:00Z">
        <w:r w:rsidR="007D2E16">
          <w:t xml:space="preserve">pseudo random </w:t>
        </w:r>
      </w:ins>
      <w:ins w:id="614" w:author="Chen Heller" w:date="2022-08-08T11:00:00Z">
        <w:r w:rsidR="00A67311">
          <w:t>lists of condition and stimulus order</w:t>
        </w:r>
      </w:ins>
      <w:ins w:id="615" w:author="Chen Heller" w:date="2022-08-08T11:03:00Z">
        <w:r w:rsidR="003673F6">
          <w:t xml:space="preserve"> </w:t>
        </w:r>
      </w:ins>
      <w:ins w:id="616" w:author="Chen Heller" w:date="2022-08-08T11:05:00Z">
        <w:r w:rsidR="007D2E16">
          <w:t xml:space="preserve">that followed the same constraints as </w:t>
        </w:r>
      </w:ins>
      <w:ins w:id="617" w:author="Chen Heller" w:date="2022-08-09T13:58:00Z">
        <w:r w:rsidR="00A03283">
          <w:t>the test session lists.</w:t>
        </w:r>
      </w:ins>
    </w:p>
    <w:p w14:paraId="6D8CB446" w14:textId="6ED2543E" w:rsidR="005D549C" w:rsidRDefault="005D549C" w:rsidP="005D549C">
      <w:pPr>
        <w:pStyle w:val="Heading5"/>
        <w:bidi w:val="0"/>
        <w:rPr>
          <w:ins w:id="618" w:author="Chen Heller" w:date="2022-08-04T11:47:00Z"/>
        </w:rPr>
      </w:pPr>
      <w:ins w:id="619" w:author="Chen Heller" w:date="2022-08-04T11:47:00Z">
        <w:r>
          <w:t>Exclusion criteria</w:t>
        </w:r>
      </w:ins>
    </w:p>
    <w:p w14:paraId="15F6CFED" w14:textId="63669072" w:rsidR="005D549C" w:rsidRPr="005D549C" w:rsidRDefault="005D549C">
      <w:pPr>
        <w:pStyle w:val="NoSpacing"/>
        <w:bidi w:val="0"/>
        <w:rPr>
          <w:ins w:id="620" w:author="Chen Heller" w:date="2022-07-27T09:50:00Z"/>
        </w:rPr>
        <w:pPrChange w:id="621" w:author="Chen Heller" w:date="2022-08-04T11:47:00Z">
          <w:pPr>
            <w:pStyle w:val="Heading5"/>
            <w:bidi w:val="0"/>
          </w:pPr>
        </w:pPrChange>
      </w:pPr>
      <w:ins w:id="622" w:author="Chen Heller" w:date="2022-08-04T11:48:00Z">
        <w:r>
          <w:t>Exclusion criteria was identical to experiment two.</w:t>
        </w:r>
      </w:ins>
    </w:p>
    <w:p w14:paraId="0B50789C" w14:textId="5E6B0815" w:rsidR="00C33203" w:rsidRDefault="00C33203" w:rsidP="00C33203">
      <w:pPr>
        <w:pStyle w:val="Heading4"/>
        <w:bidi w:val="0"/>
        <w:rPr>
          <w:ins w:id="623" w:author="Chen Heller" w:date="2022-07-27T11:00:00Z"/>
        </w:rPr>
      </w:pPr>
      <w:ins w:id="624" w:author="Chen Heller" w:date="2022-07-27T09:50:00Z">
        <w:r>
          <w:t>Results</w:t>
        </w:r>
      </w:ins>
    </w:p>
    <w:p w14:paraId="0CC62427" w14:textId="7446DCE8" w:rsidR="00ED412E" w:rsidRDefault="005A4CE4" w:rsidP="00155E31">
      <w:pPr>
        <w:pStyle w:val="NoSpacing"/>
        <w:bidi w:val="0"/>
        <w:rPr>
          <w:ins w:id="625" w:author="Chen Heller" w:date="2022-07-27T11:04:00Z"/>
        </w:rPr>
      </w:pPr>
      <w:ins w:id="626" w:author="Chen Heller" w:date="2022-07-27T11:01:00Z">
        <w:r>
          <w:t xml:space="preserve">When participants rated the prime as invisible, they were not better than chance at recognizing it, M = </w:t>
        </w:r>
      </w:ins>
      <w:ins w:id="627" w:author="Chen Heller" w:date="2022-07-27T11:06:00Z">
        <w:r w:rsidR="004A49C8">
          <w:t>47.4</w:t>
        </w:r>
      </w:ins>
      <w:ins w:id="628" w:author="Chen Heller" w:date="2022-07-27T11:01:00Z">
        <w:r>
          <w:t xml:space="preserve">%, </w:t>
        </w:r>
      </w:ins>
      <w:ins w:id="629" w:author="Chen Heller" w:date="2022-07-28T08:54:00Z">
        <w:r w:rsidR="00AC73D8">
          <w:t>SD</w:t>
        </w:r>
      </w:ins>
      <w:ins w:id="630" w:author="Chen Heller" w:date="2022-07-27T11:01:00Z">
        <w:r>
          <w:t xml:space="preserve"> = </w:t>
        </w:r>
      </w:ins>
      <w:ins w:id="631" w:author="Chen Heller" w:date="2022-07-27T11:06:00Z">
        <w:r w:rsidR="004A49C8">
          <w:t>3</w:t>
        </w:r>
      </w:ins>
      <w:ins w:id="632" w:author="Chen Heller" w:date="2022-07-27T11:01:00Z">
        <w:r>
          <w:t>.</w:t>
        </w:r>
      </w:ins>
      <w:ins w:id="633" w:author="Chen Heller" w:date="2022-07-27T11:06:00Z">
        <w:r w:rsidR="004A49C8">
          <w:t>4</w:t>
        </w:r>
      </w:ins>
      <w:ins w:id="634" w:author="Chen Heller" w:date="2022-07-27T11:01:00Z">
        <w:r>
          <w:t xml:space="preserve">, </w:t>
        </w:r>
        <w:proofErr w:type="gramStart"/>
        <w:r>
          <w:t>t</w:t>
        </w:r>
        <w:r w:rsidRPr="003166C9">
          <w:rPr>
            <w:vertAlign w:val="subscript"/>
            <w:rPrChange w:id="635" w:author="Chen Heller" w:date="2022-07-31T18:54:00Z">
              <w:rPr/>
            </w:rPrChange>
          </w:rPr>
          <w:t>(</w:t>
        </w:r>
      </w:ins>
      <w:proofErr w:type="gramEnd"/>
      <w:ins w:id="636" w:author="Chen Heller" w:date="2022-07-27T11:06:00Z">
        <w:r w:rsidR="004A49C8" w:rsidRPr="003166C9">
          <w:rPr>
            <w:vertAlign w:val="subscript"/>
            <w:rPrChange w:id="637" w:author="Chen Heller" w:date="2022-07-31T18:54:00Z">
              <w:rPr/>
            </w:rPrChange>
          </w:rPr>
          <w:t>6</w:t>
        </w:r>
      </w:ins>
      <w:ins w:id="638" w:author="Chen Heller" w:date="2022-07-27T11:01:00Z">
        <w:r w:rsidRPr="003166C9">
          <w:rPr>
            <w:vertAlign w:val="subscript"/>
            <w:rPrChange w:id="639" w:author="Chen Heller" w:date="2022-07-31T18:54:00Z">
              <w:rPr/>
            </w:rPrChange>
          </w:rPr>
          <w:t>)</w:t>
        </w:r>
        <w:r>
          <w:t xml:space="preserve"> = </w:t>
        </w:r>
      </w:ins>
      <w:ins w:id="640" w:author="Chen Heller" w:date="2022-07-27T11:06:00Z">
        <w:r w:rsidR="004A49C8">
          <w:t>-1.94</w:t>
        </w:r>
      </w:ins>
      <w:ins w:id="641" w:author="Chen Heller" w:date="2022-07-27T11:01:00Z">
        <w:r>
          <w:t>, p = 0.</w:t>
        </w:r>
      </w:ins>
      <w:ins w:id="642" w:author="Chen Heller" w:date="2022-07-27T11:06:00Z">
        <w:r w:rsidR="004A49C8">
          <w:t>1</w:t>
        </w:r>
      </w:ins>
      <w:ins w:id="643" w:author="Chen Heller" w:date="2022-07-27T11:01:00Z">
        <w:r>
          <w:t>, 95% CI = [4</w:t>
        </w:r>
      </w:ins>
      <w:ins w:id="644" w:author="Chen Heller" w:date="2022-07-27T11:07:00Z">
        <w:r w:rsidR="004A49C8">
          <w:t>4.26</w:t>
        </w:r>
      </w:ins>
      <w:ins w:id="645" w:author="Chen Heller" w:date="2022-07-27T11:01:00Z">
        <w:r>
          <w:t>, 5</w:t>
        </w:r>
      </w:ins>
      <w:ins w:id="646" w:author="Chen Heller" w:date="2022-07-27T11:07:00Z">
        <w:r w:rsidR="004A49C8">
          <w:t>0</w:t>
        </w:r>
      </w:ins>
      <w:ins w:id="647" w:author="Chen Heller" w:date="2022-07-27T11:01:00Z">
        <w:r>
          <w:t>.</w:t>
        </w:r>
      </w:ins>
      <w:ins w:id="648" w:author="Chen Heller" w:date="2022-07-27T11:07:00Z">
        <w:r w:rsidR="004A49C8">
          <w:t>65</w:t>
        </w:r>
      </w:ins>
      <w:ins w:id="649" w:author="Chen Heller" w:date="2022-07-27T11:01:00Z">
        <w:r>
          <w:t>].</w:t>
        </w:r>
      </w:ins>
      <w:ins w:id="650" w:author="Chen Heller" w:date="2022-07-27T11:08:00Z">
        <w:r w:rsidR="00AB64D5">
          <w:t xml:space="preserve"> Contrary to experiment two, a congruency effect was reflected in </w:t>
        </w:r>
      </w:ins>
      <w:ins w:id="651" w:author="Chen Heller" w:date="2022-07-31T18:54:00Z">
        <w:r w:rsidR="00E96A82">
          <w:t xml:space="preserve">the total </w:t>
        </w:r>
      </w:ins>
      <w:ins w:id="652" w:author="Chen Heller" w:date="2022-07-27T11:08:00Z">
        <w:r w:rsidR="000936FE">
          <w:t>traveled d</w:t>
        </w:r>
      </w:ins>
      <w:ins w:id="653" w:author="Chen Heller" w:date="2022-07-27T11:09:00Z">
        <w:r w:rsidR="000936FE">
          <w:t xml:space="preserve">istance </w:t>
        </w:r>
      </w:ins>
      <w:ins w:id="654" w:author="Chen Heller" w:date="2022-07-31T18:54:00Z">
        <w:r w:rsidR="00E96A82">
          <w:t xml:space="preserve">which was shorter </w:t>
        </w:r>
      </w:ins>
      <w:ins w:id="655" w:author="Chen Heller" w:date="2022-07-27T11:09:00Z">
        <w:r w:rsidR="000936FE">
          <w:t xml:space="preserve">in the congruent (M = </w:t>
        </w:r>
      </w:ins>
      <w:ins w:id="656" w:author="Chen Heller" w:date="2022-07-27T11:10:00Z">
        <w:r w:rsidR="00113B16">
          <w:t>1.01</w:t>
        </w:r>
      </w:ins>
      <w:ins w:id="657" w:author="Chen Heller" w:date="2022-07-27T11:09:00Z">
        <w:r w:rsidR="000936FE">
          <w:t xml:space="preserve">, </w:t>
        </w:r>
      </w:ins>
      <w:ins w:id="658" w:author="Chen Heller" w:date="2022-07-28T08:54:00Z">
        <w:r w:rsidR="00AC73D8">
          <w:t>SD</w:t>
        </w:r>
      </w:ins>
      <w:ins w:id="659" w:author="Chen Heller" w:date="2022-07-27T11:09:00Z">
        <w:r w:rsidR="000936FE">
          <w:t xml:space="preserve"> = </w:t>
        </w:r>
      </w:ins>
      <w:ins w:id="660" w:author="Chen Heller" w:date="2022-07-27T11:10:00Z">
        <w:r w:rsidR="00113B16">
          <w:t>0.005</w:t>
        </w:r>
      </w:ins>
      <w:ins w:id="661" w:author="Chen Heller" w:date="2022-07-27T11:09:00Z">
        <w:r w:rsidR="000936FE">
          <w:t xml:space="preserve">) than in the incongruent condition (M = </w:t>
        </w:r>
      </w:ins>
      <w:ins w:id="662" w:author="Chen Heller" w:date="2022-07-27T11:10:00Z">
        <w:r w:rsidR="00113B16">
          <w:t>1.02</w:t>
        </w:r>
      </w:ins>
      <w:ins w:id="663" w:author="Chen Heller" w:date="2022-07-27T11:09:00Z">
        <w:r w:rsidR="000936FE">
          <w:t xml:space="preserve">, </w:t>
        </w:r>
      </w:ins>
      <w:ins w:id="664" w:author="Chen Heller" w:date="2022-07-28T08:54:00Z">
        <w:r w:rsidR="00AC73D8">
          <w:t>SD</w:t>
        </w:r>
      </w:ins>
      <w:ins w:id="665" w:author="Chen Heller" w:date="2022-07-27T11:09:00Z">
        <w:r w:rsidR="000936FE">
          <w:t xml:space="preserve"> = </w:t>
        </w:r>
      </w:ins>
      <w:ins w:id="666" w:author="Chen Heller" w:date="2022-07-27T11:10:00Z">
        <w:r w:rsidR="00113B16">
          <w:t>0.007</w:t>
        </w:r>
      </w:ins>
      <w:ins w:id="667" w:author="Chen Heller" w:date="2022-07-27T11:09:00Z">
        <w:r w:rsidR="000936FE">
          <w:t xml:space="preserve">), </w:t>
        </w:r>
        <w:proofErr w:type="gramStart"/>
        <w:r w:rsidR="000936FE">
          <w:t>t</w:t>
        </w:r>
        <w:r w:rsidR="000936FE" w:rsidRPr="003166C9">
          <w:rPr>
            <w:vertAlign w:val="subscript"/>
            <w:rPrChange w:id="668" w:author="Chen Heller" w:date="2022-07-31T18:55:00Z">
              <w:rPr/>
            </w:rPrChange>
          </w:rPr>
          <w:t>(</w:t>
        </w:r>
      </w:ins>
      <w:proofErr w:type="gramEnd"/>
      <w:ins w:id="669" w:author="Chen Heller" w:date="2022-07-27T11:10:00Z">
        <w:r w:rsidR="00113B16" w:rsidRPr="003166C9">
          <w:rPr>
            <w:vertAlign w:val="subscript"/>
            <w:rPrChange w:id="670" w:author="Chen Heller" w:date="2022-07-31T18:55:00Z">
              <w:rPr/>
            </w:rPrChange>
          </w:rPr>
          <w:t>6</w:t>
        </w:r>
      </w:ins>
      <w:ins w:id="671" w:author="Chen Heller" w:date="2022-07-27T11:09:00Z">
        <w:r w:rsidR="000936FE" w:rsidRPr="003166C9">
          <w:rPr>
            <w:vertAlign w:val="subscript"/>
            <w:rPrChange w:id="672" w:author="Chen Heller" w:date="2022-07-31T18:55:00Z">
              <w:rPr/>
            </w:rPrChange>
          </w:rPr>
          <w:t>)</w:t>
        </w:r>
        <w:r w:rsidR="000936FE">
          <w:t xml:space="preserve"> = -</w:t>
        </w:r>
      </w:ins>
      <w:ins w:id="673" w:author="Chen Heller" w:date="2022-07-27T11:10:00Z">
        <w:r w:rsidR="00113B16">
          <w:t>3</w:t>
        </w:r>
      </w:ins>
      <w:ins w:id="674" w:author="Chen Heller" w:date="2022-07-27T11:09:00Z">
        <w:r w:rsidR="000936FE">
          <w:t>.</w:t>
        </w:r>
      </w:ins>
      <w:ins w:id="675" w:author="Chen Heller" w:date="2022-07-27T11:10:00Z">
        <w:r w:rsidR="00113B16">
          <w:t>76</w:t>
        </w:r>
      </w:ins>
      <w:ins w:id="676" w:author="Chen Heller" w:date="2022-07-27T11:09:00Z">
        <w:r w:rsidR="000936FE">
          <w:t>, p = 0.</w:t>
        </w:r>
      </w:ins>
      <w:ins w:id="677" w:author="Chen Heller" w:date="2022-07-27T11:10:00Z">
        <w:r w:rsidR="00113B16">
          <w:t>009</w:t>
        </w:r>
      </w:ins>
      <w:ins w:id="678" w:author="Chen Heller" w:date="2022-07-27T11:09:00Z">
        <w:r w:rsidR="000936FE">
          <w:t xml:space="preserve">, 95% CI [-0.008, </w:t>
        </w:r>
      </w:ins>
      <w:ins w:id="679" w:author="Chen Heller" w:date="2022-07-27T11:11:00Z">
        <w:r w:rsidR="00D311E1">
          <w:t>-</w:t>
        </w:r>
      </w:ins>
      <w:ins w:id="680" w:author="Chen Heller" w:date="2022-07-27T11:09:00Z">
        <w:r w:rsidR="000936FE">
          <w:t>0.00</w:t>
        </w:r>
      </w:ins>
      <w:ins w:id="681" w:author="Chen Heller" w:date="2022-07-27T11:11:00Z">
        <w:r w:rsidR="00D311E1">
          <w:t>1</w:t>
        </w:r>
      </w:ins>
      <w:ins w:id="682" w:author="Chen Heller" w:date="2022-07-27T11:09:00Z">
        <w:r w:rsidR="000936FE">
          <w:t>]</w:t>
        </w:r>
      </w:ins>
      <w:ins w:id="683" w:author="Chen Heller" w:date="2022-07-27T11:17:00Z">
        <w:r w:rsidR="0011288F">
          <w:t xml:space="preserve">, Cohen's </w:t>
        </w:r>
        <w:proofErr w:type="spellStart"/>
        <w:r w:rsidR="0011288F">
          <w:t>d</w:t>
        </w:r>
        <w:r w:rsidR="0011288F">
          <w:rPr>
            <w:vertAlign w:val="subscript"/>
          </w:rPr>
          <w:t>z</w:t>
        </w:r>
        <w:proofErr w:type="spellEnd"/>
        <w:r w:rsidR="0011288F">
          <w:t xml:space="preserve"> = -1.422</w:t>
        </w:r>
      </w:ins>
      <w:ins w:id="684" w:author="Chen Heller" w:date="2022-07-27T11:11:00Z">
        <w:r w:rsidR="00D311E1">
          <w:t>.</w:t>
        </w:r>
      </w:ins>
      <w:ins w:id="685" w:author="Chen Heller" w:date="2022-07-27T11:12:00Z">
        <w:r w:rsidR="005A1DF1">
          <w:t xml:space="preserve"> </w:t>
        </w:r>
      </w:ins>
      <w:ins w:id="686" w:author="Chen Heller" w:date="2022-07-27T11:13:00Z">
        <w:r w:rsidR="00904C7B">
          <w:t xml:space="preserve">In accordance with </w:t>
        </w:r>
      </w:ins>
      <w:ins w:id="687" w:author="Chen Heller" w:date="2022-07-27T11:14:00Z">
        <w:r w:rsidR="00904C7B">
          <w:t xml:space="preserve">shorter </w:t>
        </w:r>
      </w:ins>
      <w:ins w:id="688" w:author="Chen Heller" w:date="2022-07-27T11:13:00Z">
        <w:r w:rsidR="00904C7B">
          <w:t>movement</w:t>
        </w:r>
      </w:ins>
      <w:ins w:id="689" w:author="Chen Heller" w:date="2022-07-27T11:14:00Z">
        <w:r w:rsidR="00904C7B">
          <w:t>s</w:t>
        </w:r>
      </w:ins>
      <w:ins w:id="690" w:author="Chen Heller" w:date="2022-07-27T11:13:00Z">
        <w:r w:rsidR="00904C7B">
          <w:t xml:space="preserve">, movement duration was also </w:t>
        </w:r>
      </w:ins>
      <w:ins w:id="691" w:author="Chen Heller" w:date="2022-07-27T11:22:00Z">
        <w:r w:rsidR="00D65AAF">
          <w:t>margin</w:t>
        </w:r>
      </w:ins>
      <w:ins w:id="692" w:author="Chen Heller" w:date="2022-07-27T13:06:00Z">
        <w:r w:rsidR="00D65F2C">
          <w:t>a</w:t>
        </w:r>
      </w:ins>
      <w:ins w:id="693" w:author="Chen Heller" w:date="2022-07-27T11:22:00Z">
        <w:r w:rsidR="00D65AAF">
          <w:t xml:space="preserve">lly </w:t>
        </w:r>
      </w:ins>
      <w:ins w:id="694" w:author="Chen Heller" w:date="2022-07-27T11:13:00Z">
        <w:r w:rsidR="00904C7B">
          <w:t xml:space="preserve">shorter in the congruent </w:t>
        </w:r>
      </w:ins>
      <w:ins w:id="695" w:author="Chen Heller" w:date="2022-07-27T11:14:00Z">
        <w:r w:rsidR="00904C7B">
          <w:t xml:space="preserve">(M = </w:t>
        </w:r>
      </w:ins>
      <w:ins w:id="696" w:author="Chen Heller" w:date="2022-07-27T11:15:00Z">
        <w:r w:rsidR="00451F3C">
          <w:t>0.39</w:t>
        </w:r>
      </w:ins>
      <w:ins w:id="697" w:author="Chen Heller" w:date="2022-07-27T11:14:00Z">
        <w:r w:rsidR="00904C7B">
          <w:t xml:space="preserve">, </w:t>
        </w:r>
      </w:ins>
      <w:ins w:id="698" w:author="Chen Heller" w:date="2022-07-28T08:54:00Z">
        <w:r w:rsidR="00AC73D8">
          <w:t>SD</w:t>
        </w:r>
      </w:ins>
      <w:ins w:id="699" w:author="Chen Heller" w:date="2022-07-27T11:14:00Z">
        <w:r w:rsidR="00904C7B">
          <w:t xml:space="preserve"> = </w:t>
        </w:r>
      </w:ins>
      <w:ins w:id="700" w:author="Chen Heller" w:date="2022-07-27T11:15:00Z">
        <w:r w:rsidR="00451F3C">
          <w:t>0.03</w:t>
        </w:r>
      </w:ins>
      <w:ins w:id="701" w:author="Chen Heller" w:date="2022-07-27T11:14:00Z">
        <w:r w:rsidR="00904C7B">
          <w:t xml:space="preserve">) </w:t>
        </w:r>
      </w:ins>
      <w:ins w:id="702" w:author="Chen Heller" w:date="2022-07-27T11:13:00Z">
        <w:r w:rsidR="00904C7B">
          <w:t>than in the incongruent condition</w:t>
        </w:r>
      </w:ins>
      <w:ins w:id="703" w:author="Chen Heller" w:date="2022-07-27T11:14:00Z">
        <w:r w:rsidR="00904C7B">
          <w:t xml:space="preserve"> (M = </w:t>
        </w:r>
      </w:ins>
      <w:ins w:id="704" w:author="Chen Heller" w:date="2022-07-27T11:15:00Z">
        <w:r w:rsidR="00FF7DA6">
          <w:t>0.4</w:t>
        </w:r>
      </w:ins>
      <w:ins w:id="705" w:author="Chen Heller" w:date="2022-07-27T11:14:00Z">
        <w:r w:rsidR="00904C7B">
          <w:t xml:space="preserve">, </w:t>
        </w:r>
      </w:ins>
      <w:ins w:id="706" w:author="Chen Heller" w:date="2022-07-28T08:54:00Z">
        <w:r w:rsidR="00AC73D8">
          <w:t>SD</w:t>
        </w:r>
      </w:ins>
      <w:ins w:id="707" w:author="Chen Heller" w:date="2022-07-27T11:14:00Z">
        <w:r w:rsidR="00904C7B">
          <w:t xml:space="preserve"> = </w:t>
        </w:r>
      </w:ins>
      <w:ins w:id="708" w:author="Chen Heller" w:date="2022-07-27T11:15:00Z">
        <w:r w:rsidR="00FF7DA6">
          <w:t>0.025</w:t>
        </w:r>
      </w:ins>
      <w:ins w:id="709" w:author="Chen Heller" w:date="2022-07-27T11:14:00Z">
        <w:r w:rsidR="00904C7B">
          <w:t xml:space="preserve">), </w:t>
        </w:r>
      </w:ins>
      <w:proofErr w:type="gramStart"/>
      <w:ins w:id="710" w:author="Chen Heller" w:date="2022-07-27T11:15:00Z">
        <w:r w:rsidR="00451F3C">
          <w:t>t</w:t>
        </w:r>
        <w:r w:rsidR="00451F3C" w:rsidRPr="003166C9">
          <w:rPr>
            <w:vertAlign w:val="subscript"/>
            <w:rPrChange w:id="711" w:author="Chen Heller" w:date="2022-07-31T18:55:00Z">
              <w:rPr/>
            </w:rPrChange>
          </w:rPr>
          <w:t>(</w:t>
        </w:r>
        <w:proofErr w:type="gramEnd"/>
        <w:r w:rsidR="00451F3C" w:rsidRPr="003166C9">
          <w:rPr>
            <w:vertAlign w:val="subscript"/>
            <w:rPrChange w:id="712" w:author="Chen Heller" w:date="2022-07-31T18:55:00Z">
              <w:rPr/>
            </w:rPrChange>
          </w:rPr>
          <w:t>6)</w:t>
        </w:r>
        <w:r w:rsidR="00451F3C">
          <w:t xml:space="preserve"> = -</w:t>
        </w:r>
      </w:ins>
      <w:ins w:id="713" w:author="Chen Heller" w:date="2022-07-27T11:16:00Z">
        <w:r w:rsidR="00FF7DA6">
          <w:t>2</w:t>
        </w:r>
      </w:ins>
      <w:ins w:id="714" w:author="Chen Heller" w:date="2022-07-27T11:15:00Z">
        <w:r w:rsidR="00451F3C">
          <w:t>.</w:t>
        </w:r>
      </w:ins>
      <w:ins w:id="715" w:author="Chen Heller" w:date="2022-07-27T11:16:00Z">
        <w:r w:rsidR="00FF7DA6">
          <w:t>41</w:t>
        </w:r>
      </w:ins>
      <w:ins w:id="716" w:author="Chen Heller" w:date="2022-07-27T11:15:00Z">
        <w:r w:rsidR="00451F3C">
          <w:t>, p = 0.0</w:t>
        </w:r>
      </w:ins>
      <w:ins w:id="717" w:author="Chen Heller" w:date="2022-07-27T11:16:00Z">
        <w:r w:rsidR="00FF7DA6">
          <w:t>51</w:t>
        </w:r>
      </w:ins>
      <w:ins w:id="718" w:author="Chen Heller" w:date="2022-07-27T11:15:00Z">
        <w:r w:rsidR="00451F3C">
          <w:t>, 95% CI [-0.0</w:t>
        </w:r>
      </w:ins>
      <w:ins w:id="719" w:author="Chen Heller" w:date="2022-07-27T11:16:00Z">
        <w:r w:rsidR="0011288F">
          <w:t>22</w:t>
        </w:r>
      </w:ins>
      <w:ins w:id="720" w:author="Chen Heller" w:date="2022-07-27T11:15:00Z">
        <w:r w:rsidR="00451F3C">
          <w:t>, 0.00</w:t>
        </w:r>
      </w:ins>
      <w:ins w:id="721" w:author="Chen Heller" w:date="2022-07-27T11:17:00Z">
        <w:r w:rsidR="0011288F">
          <w:t>0</w:t>
        </w:r>
      </w:ins>
      <w:ins w:id="722" w:author="Chen Heller" w:date="2022-07-27T11:15:00Z">
        <w:r w:rsidR="00451F3C">
          <w:t>1]</w:t>
        </w:r>
      </w:ins>
      <w:ins w:id="723" w:author="Chen Heller" w:date="2022-07-27T11:16:00Z">
        <w:r w:rsidR="00FF7DA6">
          <w:t xml:space="preserve">, Cohen's </w:t>
        </w:r>
        <w:proofErr w:type="spellStart"/>
        <w:r w:rsidR="00FF7DA6">
          <w:t>d</w:t>
        </w:r>
        <w:r w:rsidR="00FF7DA6">
          <w:rPr>
            <w:vertAlign w:val="subscript"/>
          </w:rPr>
          <w:t>z</w:t>
        </w:r>
        <w:proofErr w:type="spellEnd"/>
        <w:r w:rsidR="00FF7DA6">
          <w:t xml:space="preserve"> = </w:t>
        </w:r>
      </w:ins>
      <w:ins w:id="724" w:author="Chen Heller" w:date="2022-07-27T11:17:00Z">
        <w:r w:rsidR="0011288F">
          <w:t>-0.91</w:t>
        </w:r>
      </w:ins>
      <w:ins w:id="725" w:author="Chen Heller" w:date="2022-07-27T11:13:00Z">
        <w:r w:rsidR="00904C7B">
          <w:t>.</w:t>
        </w:r>
      </w:ins>
      <w:ins w:id="726" w:author="Chen Heller" w:date="2022-07-27T11:14:00Z">
        <w:r w:rsidR="00904C7B">
          <w:t xml:space="preserve"> </w:t>
        </w:r>
      </w:ins>
      <w:ins w:id="727" w:author="Chen Heller" w:date="2022-07-31T18:58:00Z">
        <w:r w:rsidR="00160384">
          <w:t xml:space="preserve">A significant difference was also </w:t>
        </w:r>
      </w:ins>
      <w:ins w:id="728" w:author="Chen Heller" w:date="2022-08-01T09:55:00Z">
        <w:r w:rsidR="009108D7">
          <w:t>detected</w:t>
        </w:r>
      </w:ins>
      <w:ins w:id="729" w:author="Chen Heller" w:date="2022-07-31T18:58:00Z">
        <w:r w:rsidR="00160384">
          <w:t xml:space="preserve"> in the reach area which was larger </w:t>
        </w:r>
      </w:ins>
      <w:ins w:id="730" w:author="Chen Heller" w:date="2022-07-31T18:59:00Z">
        <w:r w:rsidR="001C6A0B">
          <w:t xml:space="preserve">for </w:t>
        </w:r>
      </w:ins>
      <w:ins w:id="731" w:author="Chen Heller" w:date="2022-07-31T18:58:00Z">
        <w:r w:rsidR="00160384">
          <w:t>the congruent condition (</w:t>
        </w:r>
        <w:proofErr w:type="spellStart"/>
        <w:r w:rsidR="00160384">
          <w:t>M</w:t>
        </w:r>
        <w:r w:rsidR="00D21E39">
          <w:rPr>
            <w:vertAlign w:val="subscript"/>
          </w:rPr>
          <w:t>con</w:t>
        </w:r>
        <w:proofErr w:type="spellEnd"/>
        <w:r w:rsidR="00160384">
          <w:t xml:space="preserve"> = 0.0002, </w:t>
        </w:r>
        <w:proofErr w:type="spellStart"/>
        <w:r w:rsidR="00160384">
          <w:t>SD</w:t>
        </w:r>
        <w:r w:rsidR="00D21E39">
          <w:rPr>
            <w:vertAlign w:val="subscript"/>
          </w:rPr>
          <w:t>con</w:t>
        </w:r>
        <w:proofErr w:type="spellEnd"/>
        <w:r w:rsidR="00160384">
          <w:t xml:space="preserve"> = 0.00003</w:t>
        </w:r>
        <w:r w:rsidR="00D21E39">
          <w:t xml:space="preserve">, </w:t>
        </w:r>
        <w:proofErr w:type="spellStart"/>
        <w:r w:rsidR="00160384">
          <w:t>M</w:t>
        </w:r>
      </w:ins>
      <w:ins w:id="732" w:author="Chen Heller" w:date="2022-07-31T18:59:00Z">
        <w:r w:rsidR="00D21E39">
          <w:rPr>
            <w:vertAlign w:val="subscript"/>
          </w:rPr>
          <w:t>incon</w:t>
        </w:r>
      </w:ins>
      <w:proofErr w:type="spellEnd"/>
      <w:ins w:id="733" w:author="Chen Heller" w:date="2022-07-31T18:58:00Z">
        <w:r w:rsidR="00160384">
          <w:t xml:space="preserve"> = 0.0001, </w:t>
        </w:r>
        <w:proofErr w:type="spellStart"/>
        <w:r w:rsidR="00160384">
          <w:t>SD</w:t>
        </w:r>
      </w:ins>
      <w:ins w:id="734" w:author="Chen Heller" w:date="2022-07-31T18:59:00Z">
        <w:r w:rsidR="00D21E39">
          <w:rPr>
            <w:vertAlign w:val="subscript"/>
          </w:rPr>
          <w:t>incon</w:t>
        </w:r>
      </w:ins>
      <w:proofErr w:type="spellEnd"/>
      <w:ins w:id="735" w:author="Chen Heller" w:date="2022-07-31T18:58:00Z">
        <w:r w:rsidR="00160384">
          <w:t xml:space="preserve"> = 0.00002, </w:t>
        </w:r>
        <w:proofErr w:type="gramStart"/>
        <w:r w:rsidR="00160384">
          <w:t>t</w:t>
        </w:r>
        <w:r w:rsidR="00160384" w:rsidRPr="009632DE">
          <w:rPr>
            <w:vertAlign w:val="subscript"/>
          </w:rPr>
          <w:t>(</w:t>
        </w:r>
        <w:proofErr w:type="gramEnd"/>
        <w:r w:rsidR="00160384" w:rsidRPr="009632DE">
          <w:rPr>
            <w:vertAlign w:val="subscript"/>
          </w:rPr>
          <w:t>6)</w:t>
        </w:r>
        <w:r w:rsidR="00160384">
          <w:t xml:space="preserve"> = 3.02, p = 0.02, 95% CI [0.000006, 0.00004], Cohen's </w:t>
        </w:r>
        <w:proofErr w:type="spellStart"/>
        <w:r w:rsidR="00160384">
          <w:t>d</w:t>
        </w:r>
        <w:r w:rsidR="00160384">
          <w:rPr>
            <w:vertAlign w:val="subscript"/>
          </w:rPr>
          <w:t>z</w:t>
        </w:r>
        <w:proofErr w:type="spellEnd"/>
        <w:r w:rsidR="00160384">
          <w:t xml:space="preserve"> = 1.14</w:t>
        </w:r>
      </w:ins>
      <w:ins w:id="736" w:author="Chen Heller" w:date="2022-07-31T18:59:00Z">
        <w:r w:rsidR="00D21E39">
          <w:t>)</w:t>
        </w:r>
      </w:ins>
      <w:ins w:id="737" w:author="Chen Heller" w:date="2022-07-31T18:58:00Z">
        <w:r w:rsidR="00160384">
          <w:t xml:space="preserve">. </w:t>
        </w:r>
      </w:ins>
      <w:ins w:id="738" w:author="Chen Heller" w:date="2022-07-27T11:19:00Z">
        <w:r w:rsidR="000A35F7">
          <w:t xml:space="preserve">On the other hand </w:t>
        </w:r>
      </w:ins>
      <w:ins w:id="739" w:author="Chen Heller" w:date="2022-07-31T18:59:00Z">
        <w:r w:rsidR="00046657">
          <w:t xml:space="preserve">the </w:t>
        </w:r>
      </w:ins>
      <w:ins w:id="740" w:author="Chen Heller" w:date="2022-07-27T11:19:00Z">
        <w:r w:rsidR="000A35F7">
          <w:t>f</w:t>
        </w:r>
      </w:ins>
      <w:ins w:id="741" w:author="Chen Heller" w:date="2022-07-27T11:09:00Z">
        <w:r w:rsidR="000936FE">
          <w:t>requency of COM (</w:t>
        </w:r>
        <w:proofErr w:type="gramStart"/>
        <w:r w:rsidR="000936FE">
          <w:t>t</w:t>
        </w:r>
        <w:r w:rsidR="000936FE" w:rsidRPr="002B64E4">
          <w:rPr>
            <w:vertAlign w:val="subscript"/>
            <w:rPrChange w:id="742" w:author="Chen Heller" w:date="2022-07-31T18:56:00Z">
              <w:rPr/>
            </w:rPrChange>
          </w:rPr>
          <w:t>(</w:t>
        </w:r>
        <w:proofErr w:type="gramEnd"/>
        <w:r w:rsidR="000936FE" w:rsidRPr="002B64E4">
          <w:rPr>
            <w:vertAlign w:val="subscript"/>
            <w:rPrChange w:id="743" w:author="Chen Heller" w:date="2022-07-31T18:56:00Z">
              <w:rPr/>
            </w:rPrChange>
          </w:rPr>
          <w:t>8)</w:t>
        </w:r>
        <w:r w:rsidR="000936FE">
          <w:t xml:space="preserve"> = -0.4, p = 0.69, 95% CI [-0.11, 0.07]</w:t>
        </w:r>
      </w:ins>
      <w:ins w:id="744" w:author="Chen Heller" w:date="2022-07-27T11:19:00Z">
        <w:r w:rsidR="000A35F7">
          <w:t>)</w:t>
        </w:r>
      </w:ins>
      <w:ins w:id="745" w:author="Chen Heller" w:date="2022-07-27T11:12:00Z">
        <w:r w:rsidR="005A1DF1">
          <w:t xml:space="preserve"> and </w:t>
        </w:r>
      </w:ins>
      <w:ins w:id="746" w:author="Chen Heller" w:date="2022-07-31T18:59:00Z">
        <w:r w:rsidR="00046657">
          <w:t xml:space="preserve">the </w:t>
        </w:r>
      </w:ins>
      <w:ins w:id="747" w:author="Chen Heller" w:date="2022-07-27T11:12:00Z">
        <w:r w:rsidR="005A1DF1">
          <w:t xml:space="preserve">reaction time </w:t>
        </w:r>
      </w:ins>
      <w:ins w:id="748" w:author="Chen Heller" w:date="2022-07-27T11:19:00Z">
        <w:r w:rsidR="000A35F7">
          <w:t>(</w:t>
        </w:r>
      </w:ins>
      <w:ins w:id="749" w:author="Chen Heller" w:date="2022-07-27T11:20:00Z">
        <w:r w:rsidR="00FB52E1">
          <w:t>t</w:t>
        </w:r>
        <w:r w:rsidR="00FB52E1" w:rsidRPr="003166C9">
          <w:rPr>
            <w:vertAlign w:val="subscript"/>
            <w:rPrChange w:id="750" w:author="Chen Heller" w:date="2022-07-31T18:55:00Z">
              <w:rPr/>
            </w:rPrChange>
          </w:rPr>
          <w:t>(6)</w:t>
        </w:r>
        <w:r w:rsidR="00FB52E1">
          <w:t xml:space="preserve"> = -2.22, p = 0.067, 95% CI [-0.02, 0.001]</w:t>
        </w:r>
      </w:ins>
      <w:ins w:id="751" w:author="Chen Heller" w:date="2022-07-27T11:19:00Z">
        <w:r w:rsidR="000A35F7">
          <w:t xml:space="preserve">) </w:t>
        </w:r>
      </w:ins>
      <w:ins w:id="752" w:author="Chen Heller" w:date="2022-07-27T11:12:00Z">
        <w:r w:rsidR="005A1DF1">
          <w:t xml:space="preserve">did not </w:t>
        </w:r>
      </w:ins>
      <w:ins w:id="753" w:author="Chen Heller" w:date="2022-08-09T14:04:00Z">
        <w:r w:rsidR="00A730FD">
          <w:t xml:space="preserve">demonstrate </w:t>
        </w:r>
      </w:ins>
      <w:ins w:id="754" w:author="Chen Heller" w:date="2022-07-31T18:59:00Z">
        <w:r w:rsidR="005D33D0">
          <w:t>an</w:t>
        </w:r>
      </w:ins>
      <w:ins w:id="755" w:author="Chen Heller" w:date="2022-07-31T19:00:00Z">
        <w:r w:rsidR="005D33D0">
          <w:t>y congruency effect</w:t>
        </w:r>
      </w:ins>
      <w:ins w:id="756" w:author="Chen Heller" w:date="2022-07-27T11:13:00Z">
        <w:r w:rsidR="005A1DF1">
          <w:t>.</w:t>
        </w:r>
      </w:ins>
      <w:ins w:id="757" w:author="Chen Heller" w:date="2022-07-31T19:03:00Z">
        <w:r w:rsidR="009F2651">
          <w:t xml:space="preserve"> Surprisingly, t</w:t>
        </w:r>
      </w:ins>
      <w:ins w:id="758" w:author="Chen Heller" w:date="2022-07-27T13:18:00Z">
        <w:r w:rsidR="00A9436D">
          <w:t>he average number of valid trials among included and excluded participants was 87.61 (</w:t>
        </w:r>
      </w:ins>
      <w:ins w:id="759" w:author="Chen Heller" w:date="2022-07-28T08:54:00Z">
        <w:r w:rsidR="00AC73D8">
          <w:t>SD</w:t>
        </w:r>
      </w:ins>
      <w:ins w:id="760" w:author="Chen Heller" w:date="2022-07-27T13:18:00Z">
        <w:r w:rsidR="00A9436D">
          <w:t xml:space="preserve"> = 34.69) in the congruent condition and </w:t>
        </w:r>
        <w:r w:rsidR="00BC11A7">
          <w:t>77.84</w:t>
        </w:r>
        <w:r w:rsidR="00A9436D">
          <w:t xml:space="preserve"> (</w:t>
        </w:r>
      </w:ins>
      <w:ins w:id="761" w:author="Chen Heller" w:date="2022-07-28T08:54:00Z">
        <w:r w:rsidR="00AC73D8">
          <w:t>SD</w:t>
        </w:r>
      </w:ins>
      <w:ins w:id="762" w:author="Chen Heller" w:date="2022-07-27T13:18:00Z">
        <w:r w:rsidR="00A9436D">
          <w:t xml:space="preserve"> = </w:t>
        </w:r>
        <w:r w:rsidR="00BC11A7">
          <w:t>36.23</w:t>
        </w:r>
        <w:r w:rsidR="00A9436D">
          <w:t xml:space="preserve">) in </w:t>
        </w:r>
        <w:r w:rsidR="00A9436D">
          <w:lastRenderedPageBreak/>
          <w:t>the incongruent condition</w:t>
        </w:r>
      </w:ins>
      <w:ins w:id="763" w:author="Chen Heller" w:date="2022-07-31T19:03:00Z">
        <w:r w:rsidR="009F2651">
          <w:t>, which</w:t>
        </w:r>
      </w:ins>
      <w:ins w:id="764" w:author="Chen Heller" w:date="2022-07-27T16:43:00Z">
        <w:r w:rsidR="00171C1B">
          <w:t xml:space="preserve"> did not differ significantly </w:t>
        </w:r>
      </w:ins>
      <w:ins w:id="765" w:author="Chen Heller" w:date="2022-07-31T19:03:00Z">
        <w:r w:rsidR="009F2651">
          <w:t xml:space="preserve">from experiment two </w:t>
        </w:r>
      </w:ins>
      <w:ins w:id="766" w:author="Chen Heller" w:date="2022-07-27T16:43:00Z">
        <w:r w:rsidR="009E7EA9">
          <w:t>(</w:t>
        </w:r>
        <w:proofErr w:type="gramStart"/>
        <w:r w:rsidR="009E7EA9">
          <w:t>t</w:t>
        </w:r>
        <w:r w:rsidR="009E7EA9" w:rsidRPr="003166C9">
          <w:rPr>
            <w:vertAlign w:val="subscript"/>
            <w:rPrChange w:id="767" w:author="Chen Heller" w:date="2022-07-31T18:55:00Z">
              <w:rPr/>
            </w:rPrChange>
          </w:rPr>
          <w:t>(</w:t>
        </w:r>
        <w:proofErr w:type="gramEnd"/>
        <w:r w:rsidR="009E7EA9" w:rsidRPr="003166C9">
          <w:rPr>
            <w:vertAlign w:val="subscript"/>
            <w:rPrChange w:id="768" w:author="Chen Heller" w:date="2022-07-31T18:55:00Z">
              <w:rPr/>
            </w:rPrChange>
          </w:rPr>
          <w:t>25)</w:t>
        </w:r>
        <w:r w:rsidR="009E7EA9">
          <w:t xml:space="preserve"> = -0.3, p = </w:t>
        </w:r>
      </w:ins>
      <w:ins w:id="769" w:author="Chen Heller" w:date="2022-07-27T16:44:00Z">
        <w:r w:rsidR="009E7EA9">
          <w:t>0.76, 95% CI [</w:t>
        </w:r>
        <w:r w:rsidR="00C56BE0">
          <w:t>-83.5</w:t>
        </w:r>
        <w:r w:rsidR="009E7EA9">
          <w:t xml:space="preserve">, </w:t>
        </w:r>
        <w:r w:rsidR="00C56BE0">
          <w:t>62</w:t>
        </w:r>
        <w:r w:rsidR="009E7EA9">
          <w:t>]</w:t>
        </w:r>
      </w:ins>
      <w:ins w:id="770" w:author="Chen Heller" w:date="2022-07-27T16:48:00Z">
        <w:r w:rsidR="00442A90">
          <w:rPr>
            <w:rFonts w:hint="cs"/>
            <w:rtl/>
          </w:rPr>
          <w:t>(</w:t>
        </w:r>
      </w:ins>
      <w:ins w:id="771" w:author="Chen Heller" w:date="2022-07-27T16:44:00Z">
        <w:r w:rsidR="009E7EA9">
          <w:t>.</w:t>
        </w:r>
      </w:ins>
      <w:ins w:id="772" w:author="Chen Heller" w:date="2022-07-27T16:43:00Z">
        <w:r w:rsidR="009E7EA9">
          <w:t xml:space="preserve"> </w:t>
        </w:r>
      </w:ins>
      <w:ins w:id="773" w:author="Chen Heller" w:date="2022-07-31T19:04:00Z">
        <w:r w:rsidR="006B75C6">
          <w:t>However,</w:t>
        </w:r>
      </w:ins>
      <w:ins w:id="774" w:author="Chen Heller" w:date="2022-07-27T17:09:00Z">
        <w:r w:rsidR="00A3021D">
          <w:t xml:space="preserve"> trends were </w:t>
        </w:r>
      </w:ins>
      <w:ins w:id="775" w:author="Chen Heller" w:date="2022-07-31T19:04:00Z">
        <w:r w:rsidR="006B75C6">
          <w:t xml:space="preserve">found </w:t>
        </w:r>
      </w:ins>
      <w:ins w:id="776" w:author="Chen Heller" w:date="2022-07-27T17:09:00Z">
        <w:r w:rsidR="00A3021D">
          <w:t xml:space="preserve">when analyzing each exclusion </w:t>
        </w:r>
      </w:ins>
      <w:ins w:id="777" w:author="Chen Heller" w:date="2022-07-31T19:04:00Z">
        <w:r w:rsidR="006B75C6">
          <w:t xml:space="preserve">criteria </w:t>
        </w:r>
      </w:ins>
      <w:ins w:id="778" w:author="Chen Heller" w:date="2022-07-27T17:09:00Z">
        <w:r w:rsidR="00A3021D">
          <w:t xml:space="preserve">separately. The amount of late responses </w:t>
        </w:r>
      </w:ins>
      <w:ins w:id="779" w:author="Chen Heller" w:date="2022-07-27T17:33:00Z">
        <w:r w:rsidR="00197DF8">
          <w:t>decr</w:t>
        </w:r>
      </w:ins>
      <w:ins w:id="780" w:author="Chen Heller" w:date="2022-07-27T17:34:00Z">
        <w:r w:rsidR="00197DF8">
          <w:t>eased (M</w:t>
        </w:r>
        <w:r w:rsidR="00197DF8">
          <w:rPr>
            <w:vertAlign w:val="subscript"/>
          </w:rPr>
          <w:t>3</w:t>
        </w:r>
        <w:r w:rsidR="00197DF8">
          <w:t xml:space="preserve"> =</w:t>
        </w:r>
      </w:ins>
      <w:ins w:id="781" w:author="Chen Heller" w:date="2022-08-09T15:19:00Z">
        <w:r w:rsidR="005B2D2C">
          <w:t xml:space="preserve"> 52.84</w:t>
        </w:r>
      </w:ins>
      <w:ins w:id="782" w:author="Chen Heller" w:date="2022-07-27T17:31:00Z">
        <w:r w:rsidR="00416F5A">
          <w:t xml:space="preserve">, </w:t>
        </w:r>
      </w:ins>
      <w:ins w:id="783" w:author="Chen Heller" w:date="2022-07-28T08:54:00Z">
        <w:r w:rsidR="00AC73D8">
          <w:t>SD</w:t>
        </w:r>
      </w:ins>
      <w:ins w:id="784" w:author="Chen Heller" w:date="2022-07-27T17:34:00Z">
        <w:r w:rsidR="00197DF8">
          <w:rPr>
            <w:vertAlign w:val="subscript"/>
          </w:rPr>
          <w:t>3</w:t>
        </w:r>
      </w:ins>
      <w:ins w:id="785" w:author="Chen Heller" w:date="2022-07-27T17:31:00Z">
        <w:r w:rsidR="00416F5A">
          <w:t xml:space="preserve"> = </w:t>
        </w:r>
      </w:ins>
      <w:ins w:id="786" w:author="Chen Heller" w:date="2022-08-09T15:19:00Z">
        <w:r w:rsidR="005B2D2C">
          <w:t>30.83</w:t>
        </w:r>
      </w:ins>
      <w:ins w:id="787" w:author="Chen Heller" w:date="2022-07-27T17:34:00Z">
        <w:r w:rsidR="00197DF8">
          <w:t>, M</w:t>
        </w:r>
        <w:r w:rsidR="00197DF8">
          <w:rPr>
            <w:vertAlign w:val="subscript"/>
          </w:rPr>
          <w:t>2</w:t>
        </w:r>
        <w:r w:rsidR="00197DF8">
          <w:t xml:space="preserve"> = </w:t>
        </w:r>
      </w:ins>
      <w:ins w:id="788" w:author="Chen Heller" w:date="2022-08-09T15:19:00Z">
        <w:r w:rsidR="005B2D2C">
          <w:t>118</w:t>
        </w:r>
      </w:ins>
      <w:ins w:id="789" w:author="Chen Heller" w:date="2022-07-27T17:31:00Z">
        <w:r w:rsidR="00416F5A">
          <w:t xml:space="preserve">, </w:t>
        </w:r>
      </w:ins>
      <w:ins w:id="790" w:author="Chen Heller" w:date="2022-07-28T08:54:00Z">
        <w:r w:rsidR="00AC73D8">
          <w:t>SD</w:t>
        </w:r>
      </w:ins>
      <w:ins w:id="791" w:author="Chen Heller" w:date="2022-07-27T17:46:00Z">
        <w:r w:rsidR="005957FE">
          <w:rPr>
            <w:vertAlign w:val="subscript"/>
          </w:rPr>
          <w:t>2</w:t>
        </w:r>
      </w:ins>
      <w:ins w:id="792" w:author="Chen Heller" w:date="2022-07-27T17:31:00Z">
        <w:r w:rsidR="00416F5A">
          <w:t xml:space="preserve"> =</w:t>
        </w:r>
      </w:ins>
      <w:ins w:id="793" w:author="Chen Heller" w:date="2022-08-09T15:20:00Z">
        <w:r w:rsidR="005B2D2C">
          <w:t xml:space="preserve"> 128.16</w:t>
        </w:r>
      </w:ins>
      <w:ins w:id="794" w:author="Chen Heller" w:date="2022-07-27T17:31:00Z">
        <w:r w:rsidR="00416F5A">
          <w:t xml:space="preserve">, </w:t>
        </w:r>
      </w:ins>
      <w:ins w:id="795" w:author="Chen Heller" w:date="2022-07-27T17:32:00Z">
        <w:r w:rsidR="00D806C2">
          <w:t>t</w:t>
        </w:r>
        <w:r w:rsidR="00D806C2" w:rsidRPr="003166C9">
          <w:rPr>
            <w:vertAlign w:val="subscript"/>
            <w:rPrChange w:id="796" w:author="Chen Heller" w:date="2022-07-31T18:55:00Z">
              <w:rPr/>
            </w:rPrChange>
          </w:rPr>
          <w:t>(25)</w:t>
        </w:r>
        <w:r w:rsidR="00D806C2">
          <w:t xml:space="preserve"> = </w:t>
        </w:r>
        <w:r w:rsidR="008E3C0E">
          <w:t>-1.78</w:t>
        </w:r>
        <w:r w:rsidR="00D806C2">
          <w:t>, p = 0.0</w:t>
        </w:r>
      </w:ins>
      <w:ins w:id="797" w:author="Chen Heller" w:date="2022-07-27T17:33:00Z">
        <w:r w:rsidR="008E3C0E">
          <w:t>8</w:t>
        </w:r>
      </w:ins>
      <w:ins w:id="798" w:author="Chen Heller" w:date="2022-07-27T17:32:00Z">
        <w:r w:rsidR="00D806C2">
          <w:t>, 95% CI [</w:t>
        </w:r>
      </w:ins>
      <w:ins w:id="799" w:author="Chen Heller" w:date="2022-07-27T17:33:00Z">
        <w:r w:rsidR="008E3C0E">
          <w:t>-140.4, 10</w:t>
        </w:r>
      </w:ins>
      <w:ins w:id="800" w:author="Chen Heller" w:date="2022-07-27T17:32:00Z">
        <w:r w:rsidR="00D806C2">
          <w:t>]</w:t>
        </w:r>
      </w:ins>
      <w:ins w:id="801" w:author="Chen Heller" w:date="2022-07-27T17:46:00Z">
        <w:r w:rsidR="005957FE">
          <w:t>)</w:t>
        </w:r>
      </w:ins>
      <w:ins w:id="802" w:author="Chen Heller" w:date="2022-07-27T17:09:00Z">
        <w:r w:rsidR="00A3021D">
          <w:t>, while the number of short trajectories</w:t>
        </w:r>
      </w:ins>
      <w:ins w:id="803" w:author="Chen Heller" w:date="2022-07-27T17:33:00Z">
        <w:r w:rsidR="008E3C0E">
          <w:t xml:space="preserve"> (</w:t>
        </w:r>
      </w:ins>
      <w:ins w:id="804" w:author="Chen Heller" w:date="2022-07-27T17:46:00Z">
        <w:r w:rsidR="005957FE">
          <w:t>M</w:t>
        </w:r>
        <w:r w:rsidR="005957FE">
          <w:rPr>
            <w:vertAlign w:val="subscript"/>
          </w:rPr>
          <w:t>3</w:t>
        </w:r>
        <w:r w:rsidR="005957FE">
          <w:t xml:space="preserve"> = </w:t>
        </w:r>
      </w:ins>
      <w:ins w:id="805" w:author="Chen Heller" w:date="2022-07-27T17:47:00Z">
        <w:r w:rsidR="006509FC">
          <w:t>57</w:t>
        </w:r>
      </w:ins>
      <w:ins w:id="806" w:author="Chen Heller" w:date="2022-07-27T17:46:00Z">
        <w:r w:rsidR="005957FE">
          <w:t xml:space="preserve">, </w:t>
        </w:r>
      </w:ins>
      <w:ins w:id="807" w:author="Chen Heller" w:date="2022-07-28T08:54:00Z">
        <w:r w:rsidR="00AC73D8">
          <w:t>SD</w:t>
        </w:r>
      </w:ins>
      <w:ins w:id="808" w:author="Chen Heller" w:date="2022-07-27T17:46:00Z">
        <w:r w:rsidR="005957FE">
          <w:rPr>
            <w:vertAlign w:val="subscript"/>
          </w:rPr>
          <w:t>3</w:t>
        </w:r>
        <w:r w:rsidR="005957FE">
          <w:t xml:space="preserve"> = </w:t>
        </w:r>
      </w:ins>
      <w:ins w:id="809" w:author="Chen Heller" w:date="2022-07-27T17:47:00Z">
        <w:r w:rsidR="006509FC">
          <w:t>40.7</w:t>
        </w:r>
      </w:ins>
      <w:ins w:id="810" w:author="Chen Heller" w:date="2022-07-27T17:46:00Z">
        <w:r w:rsidR="005957FE">
          <w:t>, M</w:t>
        </w:r>
        <w:r w:rsidR="005957FE">
          <w:rPr>
            <w:vertAlign w:val="subscript"/>
          </w:rPr>
          <w:t>2</w:t>
        </w:r>
        <w:r w:rsidR="005957FE">
          <w:t xml:space="preserve"> = </w:t>
        </w:r>
      </w:ins>
      <w:ins w:id="811" w:author="Chen Heller" w:date="2022-07-27T17:47:00Z">
        <w:r w:rsidR="006509FC">
          <w:t>18.5</w:t>
        </w:r>
      </w:ins>
      <w:ins w:id="812" w:author="Chen Heller" w:date="2022-07-27T17:46:00Z">
        <w:r w:rsidR="005957FE">
          <w:t xml:space="preserve">, </w:t>
        </w:r>
      </w:ins>
      <w:ins w:id="813" w:author="Chen Heller" w:date="2022-07-28T08:54:00Z">
        <w:r w:rsidR="00AC73D8">
          <w:t>SD</w:t>
        </w:r>
      </w:ins>
      <w:ins w:id="814" w:author="Chen Heller" w:date="2022-07-27T17:46:00Z">
        <w:r w:rsidR="005957FE">
          <w:rPr>
            <w:vertAlign w:val="subscript"/>
          </w:rPr>
          <w:t>2</w:t>
        </w:r>
        <w:r w:rsidR="005957FE">
          <w:t xml:space="preserve"> = </w:t>
        </w:r>
      </w:ins>
      <w:ins w:id="815" w:author="Chen Heller" w:date="2022-07-27T17:48:00Z">
        <w:r w:rsidR="006509FC">
          <w:t>18</w:t>
        </w:r>
      </w:ins>
      <w:ins w:id="816" w:author="Chen Heller" w:date="2022-07-27T17:46:00Z">
        <w:r w:rsidR="005957FE">
          <w:t>, t</w:t>
        </w:r>
        <w:r w:rsidR="005957FE" w:rsidRPr="003166C9">
          <w:rPr>
            <w:vertAlign w:val="subscript"/>
            <w:rPrChange w:id="817" w:author="Chen Heller" w:date="2022-07-31T18:55:00Z">
              <w:rPr/>
            </w:rPrChange>
          </w:rPr>
          <w:t>(25)</w:t>
        </w:r>
        <w:r w:rsidR="005957FE">
          <w:t xml:space="preserve"> = </w:t>
        </w:r>
      </w:ins>
      <w:ins w:id="818" w:author="Chen Heller" w:date="2022-07-27T17:48:00Z">
        <w:r w:rsidR="006509FC">
          <w:t>3.2</w:t>
        </w:r>
      </w:ins>
      <w:ins w:id="819" w:author="Chen Heller" w:date="2022-07-27T17:46:00Z">
        <w:r w:rsidR="005957FE">
          <w:t>, p = 0.0</w:t>
        </w:r>
      </w:ins>
      <w:ins w:id="820" w:author="Chen Heller" w:date="2022-07-27T17:48:00Z">
        <w:r w:rsidR="006509FC">
          <w:t>03</w:t>
        </w:r>
      </w:ins>
      <w:ins w:id="821" w:author="Chen Heller" w:date="2022-07-27T17:46:00Z">
        <w:r w:rsidR="005957FE">
          <w:t>, 95% CI [</w:t>
        </w:r>
      </w:ins>
      <w:ins w:id="822" w:author="Chen Heller" w:date="2022-07-27T17:48:00Z">
        <w:r w:rsidR="006509FC">
          <w:t>13.8, 63.1</w:t>
        </w:r>
      </w:ins>
      <w:ins w:id="823" w:author="Chen Heller" w:date="2022-07-27T17:46:00Z">
        <w:r w:rsidR="005957FE">
          <w:t>]</w:t>
        </w:r>
      </w:ins>
      <w:ins w:id="824" w:author="Chen Heller" w:date="2022-07-27T17:33:00Z">
        <w:r w:rsidR="008E3C0E">
          <w:t>)</w:t>
        </w:r>
      </w:ins>
      <w:ins w:id="825" w:author="Chen Heller" w:date="2022-07-27T17:09:00Z">
        <w:r w:rsidR="00A3021D">
          <w:t xml:space="preserve">, </w:t>
        </w:r>
        <w:commentRangeStart w:id="826"/>
        <w:r w:rsidR="00E25267">
          <w:t>slow movements</w:t>
        </w:r>
      </w:ins>
      <w:ins w:id="827" w:author="Chen Heller" w:date="2022-07-27T17:33:00Z">
        <w:r w:rsidR="008E3C0E">
          <w:t xml:space="preserve"> (</w:t>
        </w:r>
      </w:ins>
      <w:ins w:id="828" w:author="Chen Heller" w:date="2022-07-27T17:47:00Z">
        <w:r w:rsidR="005957FE">
          <w:t>M</w:t>
        </w:r>
        <w:r w:rsidR="005957FE">
          <w:rPr>
            <w:vertAlign w:val="subscript"/>
          </w:rPr>
          <w:t>3</w:t>
        </w:r>
        <w:r w:rsidR="005957FE">
          <w:t xml:space="preserve"> = </w:t>
        </w:r>
      </w:ins>
      <w:ins w:id="829" w:author="Chen Heller" w:date="2022-07-27T17:49:00Z">
        <w:r w:rsidR="00151907">
          <w:t>77.5</w:t>
        </w:r>
      </w:ins>
      <w:ins w:id="830" w:author="Chen Heller" w:date="2022-07-27T17:47:00Z">
        <w:r w:rsidR="005957FE">
          <w:t xml:space="preserve">, </w:t>
        </w:r>
      </w:ins>
      <w:ins w:id="831" w:author="Chen Heller" w:date="2022-07-28T08:54:00Z">
        <w:r w:rsidR="00AC73D8">
          <w:t>SD</w:t>
        </w:r>
      </w:ins>
      <w:ins w:id="832" w:author="Chen Heller" w:date="2022-07-27T17:47:00Z">
        <w:r w:rsidR="005957FE">
          <w:rPr>
            <w:vertAlign w:val="subscript"/>
          </w:rPr>
          <w:t>3</w:t>
        </w:r>
        <w:r w:rsidR="005957FE">
          <w:t xml:space="preserve"> = </w:t>
        </w:r>
      </w:ins>
      <w:ins w:id="833" w:author="Chen Heller" w:date="2022-07-27T17:49:00Z">
        <w:r w:rsidR="00151907">
          <w:t>44.3</w:t>
        </w:r>
      </w:ins>
      <w:ins w:id="834" w:author="Chen Heller" w:date="2022-07-27T17:47:00Z">
        <w:r w:rsidR="005957FE">
          <w:t>, M</w:t>
        </w:r>
        <w:r w:rsidR="005957FE">
          <w:rPr>
            <w:vertAlign w:val="subscript"/>
          </w:rPr>
          <w:t>2</w:t>
        </w:r>
        <w:r w:rsidR="005957FE">
          <w:t xml:space="preserve"> = </w:t>
        </w:r>
      </w:ins>
      <w:ins w:id="835" w:author="Chen Heller" w:date="2022-07-27T17:49:00Z">
        <w:r w:rsidR="00151907">
          <w:t>60</w:t>
        </w:r>
      </w:ins>
      <w:ins w:id="836" w:author="Chen Heller" w:date="2022-07-27T17:47:00Z">
        <w:r w:rsidR="005957FE">
          <w:t xml:space="preserve">, </w:t>
        </w:r>
      </w:ins>
      <w:ins w:id="837" w:author="Chen Heller" w:date="2022-07-28T08:54:00Z">
        <w:r w:rsidR="00AC73D8">
          <w:t>SD</w:t>
        </w:r>
      </w:ins>
      <w:ins w:id="838" w:author="Chen Heller" w:date="2022-07-27T17:47:00Z">
        <w:r w:rsidR="005957FE">
          <w:rPr>
            <w:vertAlign w:val="subscript"/>
          </w:rPr>
          <w:t>2</w:t>
        </w:r>
        <w:r w:rsidR="005957FE">
          <w:t xml:space="preserve"> = </w:t>
        </w:r>
      </w:ins>
      <w:ins w:id="839" w:author="Chen Heller" w:date="2022-07-27T17:49:00Z">
        <w:r w:rsidR="00151907">
          <w:t>50.4</w:t>
        </w:r>
      </w:ins>
      <w:ins w:id="840" w:author="Chen Heller" w:date="2022-07-27T17:47:00Z">
        <w:r w:rsidR="005957FE">
          <w:t>, t</w:t>
        </w:r>
        <w:r w:rsidR="005957FE" w:rsidRPr="003166C9">
          <w:rPr>
            <w:vertAlign w:val="subscript"/>
            <w:rPrChange w:id="841" w:author="Chen Heller" w:date="2022-07-31T18:55:00Z">
              <w:rPr/>
            </w:rPrChange>
          </w:rPr>
          <w:t>(25)</w:t>
        </w:r>
        <w:r w:rsidR="005957FE">
          <w:t xml:space="preserve"> = </w:t>
        </w:r>
      </w:ins>
      <w:ins w:id="842" w:author="Chen Heller" w:date="2022-07-27T17:49:00Z">
        <w:r w:rsidR="00151907">
          <w:t>0.95</w:t>
        </w:r>
      </w:ins>
      <w:ins w:id="843" w:author="Chen Heller" w:date="2022-07-27T17:47:00Z">
        <w:r w:rsidR="005957FE">
          <w:t>, p = 0.</w:t>
        </w:r>
      </w:ins>
      <w:ins w:id="844" w:author="Chen Heller" w:date="2022-07-27T17:49:00Z">
        <w:r w:rsidR="00151907">
          <w:t>34</w:t>
        </w:r>
      </w:ins>
      <w:ins w:id="845" w:author="Chen Heller" w:date="2022-07-27T17:47:00Z">
        <w:r w:rsidR="005957FE">
          <w:t>, 95% CI [-</w:t>
        </w:r>
      </w:ins>
      <w:ins w:id="846" w:author="Chen Heller" w:date="2022-07-27T17:49:00Z">
        <w:r w:rsidR="00151907">
          <w:t>20.3</w:t>
        </w:r>
      </w:ins>
      <w:ins w:id="847" w:author="Chen Heller" w:date="2022-07-27T17:47:00Z">
        <w:r w:rsidR="005957FE">
          <w:t xml:space="preserve">, </w:t>
        </w:r>
      </w:ins>
      <w:ins w:id="848" w:author="Chen Heller" w:date="2022-07-27T17:49:00Z">
        <w:r w:rsidR="00151907">
          <w:t>55.2</w:t>
        </w:r>
      </w:ins>
      <w:ins w:id="849" w:author="Chen Heller" w:date="2022-07-27T17:47:00Z">
        <w:r w:rsidR="005957FE">
          <w:t>]</w:t>
        </w:r>
      </w:ins>
      <w:ins w:id="850" w:author="Chen Heller" w:date="2022-07-27T17:33:00Z">
        <w:r w:rsidR="008E3C0E">
          <w:t>)</w:t>
        </w:r>
      </w:ins>
      <w:ins w:id="851" w:author="Chen Heller" w:date="2022-07-27T17:09:00Z">
        <w:r w:rsidR="00E25267">
          <w:t>,</w:t>
        </w:r>
      </w:ins>
      <w:ins w:id="852" w:author="Chen Heller" w:date="2022-07-27T17:10:00Z">
        <w:r w:rsidR="00E25267">
          <w:t xml:space="preserve"> early responses</w:t>
        </w:r>
      </w:ins>
      <w:ins w:id="853" w:author="Chen Heller" w:date="2022-07-27T17:33:00Z">
        <w:r w:rsidR="008E3C0E">
          <w:t xml:space="preserve"> (</w:t>
        </w:r>
      </w:ins>
      <w:ins w:id="854" w:author="Chen Heller" w:date="2022-07-27T17:47:00Z">
        <w:r w:rsidR="005957FE">
          <w:t>M</w:t>
        </w:r>
        <w:r w:rsidR="005957FE">
          <w:rPr>
            <w:vertAlign w:val="subscript"/>
          </w:rPr>
          <w:t>3</w:t>
        </w:r>
        <w:r w:rsidR="005957FE">
          <w:t xml:space="preserve"> = </w:t>
        </w:r>
      </w:ins>
      <w:ins w:id="855" w:author="Chen Heller" w:date="2022-07-27T17:50:00Z">
        <w:r w:rsidR="00144437">
          <w:t>54.3</w:t>
        </w:r>
      </w:ins>
      <w:ins w:id="856" w:author="Chen Heller" w:date="2022-07-27T17:47:00Z">
        <w:r w:rsidR="005957FE">
          <w:t xml:space="preserve">, </w:t>
        </w:r>
      </w:ins>
      <w:ins w:id="857" w:author="Chen Heller" w:date="2022-07-28T08:54:00Z">
        <w:r w:rsidR="00AC73D8">
          <w:t>SD</w:t>
        </w:r>
      </w:ins>
      <w:ins w:id="858" w:author="Chen Heller" w:date="2022-07-27T17:47:00Z">
        <w:r w:rsidR="005957FE">
          <w:rPr>
            <w:vertAlign w:val="subscript"/>
          </w:rPr>
          <w:t>3</w:t>
        </w:r>
        <w:r w:rsidR="005957FE">
          <w:t xml:space="preserve"> = </w:t>
        </w:r>
      </w:ins>
      <w:ins w:id="859" w:author="Chen Heller" w:date="2022-07-27T17:50:00Z">
        <w:r w:rsidR="00144437">
          <w:t>50.6</w:t>
        </w:r>
      </w:ins>
      <w:ins w:id="860" w:author="Chen Heller" w:date="2022-07-27T17:47:00Z">
        <w:r w:rsidR="005957FE">
          <w:t>, M</w:t>
        </w:r>
        <w:r w:rsidR="005957FE">
          <w:rPr>
            <w:vertAlign w:val="subscript"/>
          </w:rPr>
          <w:t>2</w:t>
        </w:r>
        <w:r w:rsidR="005957FE">
          <w:t xml:space="preserve"> = </w:t>
        </w:r>
      </w:ins>
      <w:ins w:id="861" w:author="Chen Heller" w:date="2022-07-27T17:50:00Z">
        <w:r w:rsidR="00144437">
          <w:t>31.5</w:t>
        </w:r>
      </w:ins>
      <w:ins w:id="862" w:author="Chen Heller" w:date="2022-07-27T17:47:00Z">
        <w:r w:rsidR="005957FE">
          <w:t xml:space="preserve">, </w:t>
        </w:r>
      </w:ins>
      <w:ins w:id="863" w:author="Chen Heller" w:date="2022-07-28T08:54:00Z">
        <w:r w:rsidR="00AC73D8">
          <w:t>SD</w:t>
        </w:r>
      </w:ins>
      <w:ins w:id="864" w:author="Chen Heller" w:date="2022-07-27T17:47:00Z">
        <w:r w:rsidR="005957FE">
          <w:rPr>
            <w:vertAlign w:val="subscript"/>
          </w:rPr>
          <w:t>2</w:t>
        </w:r>
        <w:r w:rsidR="005957FE">
          <w:t xml:space="preserve"> = </w:t>
        </w:r>
      </w:ins>
      <w:ins w:id="865" w:author="Chen Heller" w:date="2022-07-27T17:50:00Z">
        <w:r w:rsidR="00144437">
          <w:t>36.5</w:t>
        </w:r>
      </w:ins>
      <w:ins w:id="866" w:author="Chen Heller" w:date="2022-07-27T17:47:00Z">
        <w:r w:rsidR="005957FE">
          <w:t>, t</w:t>
        </w:r>
        <w:r w:rsidR="005957FE" w:rsidRPr="003166C9">
          <w:rPr>
            <w:vertAlign w:val="subscript"/>
            <w:rPrChange w:id="867" w:author="Chen Heller" w:date="2022-07-31T18:55:00Z">
              <w:rPr/>
            </w:rPrChange>
          </w:rPr>
          <w:t>(25)</w:t>
        </w:r>
        <w:r w:rsidR="005957FE">
          <w:t xml:space="preserve"> = 1.</w:t>
        </w:r>
      </w:ins>
      <w:ins w:id="868" w:author="Chen Heller" w:date="2022-07-27T17:50:00Z">
        <w:r w:rsidR="00144437">
          <w:t>35</w:t>
        </w:r>
      </w:ins>
      <w:ins w:id="869" w:author="Chen Heller" w:date="2022-07-27T17:47:00Z">
        <w:r w:rsidR="005957FE">
          <w:t>, p = 0.</w:t>
        </w:r>
      </w:ins>
      <w:ins w:id="870" w:author="Chen Heller" w:date="2022-07-27T17:50:00Z">
        <w:r w:rsidR="00144437">
          <w:t>1</w:t>
        </w:r>
      </w:ins>
      <w:ins w:id="871" w:author="Chen Heller" w:date="2022-07-27T17:47:00Z">
        <w:r w:rsidR="005957FE">
          <w:t>8, 95% CI [-1</w:t>
        </w:r>
      </w:ins>
      <w:ins w:id="872" w:author="Chen Heller" w:date="2022-07-27T17:50:00Z">
        <w:r w:rsidR="00144437">
          <w:t>1</w:t>
        </w:r>
      </w:ins>
      <w:ins w:id="873" w:author="Chen Heller" w:date="2022-07-27T17:47:00Z">
        <w:r w:rsidR="005957FE">
          <w:t>.</w:t>
        </w:r>
      </w:ins>
      <w:ins w:id="874" w:author="Chen Heller" w:date="2022-07-27T17:50:00Z">
        <w:r w:rsidR="00144437">
          <w:t>9</w:t>
        </w:r>
      </w:ins>
      <w:ins w:id="875" w:author="Chen Heller" w:date="2022-07-27T17:47:00Z">
        <w:r w:rsidR="005957FE">
          <w:t xml:space="preserve">, </w:t>
        </w:r>
      </w:ins>
      <w:ins w:id="876" w:author="Chen Heller" w:date="2022-07-27T17:50:00Z">
        <w:r w:rsidR="00144437">
          <w:t>57.6</w:t>
        </w:r>
      </w:ins>
      <w:ins w:id="877" w:author="Chen Heller" w:date="2022-07-27T17:47:00Z">
        <w:r w:rsidR="005957FE">
          <w:t>]</w:t>
        </w:r>
      </w:ins>
      <w:ins w:id="878" w:author="Chen Heller" w:date="2022-07-27T17:33:00Z">
        <w:r w:rsidR="008E3C0E">
          <w:t>)</w:t>
        </w:r>
      </w:ins>
      <w:ins w:id="879" w:author="Chen Heller" w:date="2022-07-27T17:10:00Z">
        <w:r w:rsidR="00E25267">
          <w:t>,</w:t>
        </w:r>
      </w:ins>
      <w:ins w:id="880" w:author="Chen Heller" w:date="2022-07-27T17:33:00Z">
        <w:r w:rsidR="008E3C0E">
          <w:t xml:space="preserve"> </w:t>
        </w:r>
      </w:ins>
      <w:ins w:id="881" w:author="Chen Heller" w:date="2022-07-27T17:11:00Z">
        <w:r w:rsidR="004F076B">
          <w:t>and incorrect answers (</w:t>
        </w:r>
      </w:ins>
      <w:ins w:id="882" w:author="Chen Heller" w:date="2022-07-27T17:47:00Z">
        <w:r w:rsidR="005957FE">
          <w:t>M</w:t>
        </w:r>
        <w:r w:rsidR="005957FE">
          <w:rPr>
            <w:vertAlign w:val="subscript"/>
          </w:rPr>
          <w:t>3</w:t>
        </w:r>
        <w:r w:rsidR="005957FE">
          <w:t xml:space="preserve"> = </w:t>
        </w:r>
      </w:ins>
      <w:ins w:id="883" w:author="Chen Heller" w:date="2022-07-27T17:52:00Z">
        <w:r w:rsidR="00B66C84">
          <w:t>91.2</w:t>
        </w:r>
      </w:ins>
      <w:ins w:id="884" w:author="Chen Heller" w:date="2022-07-27T17:47:00Z">
        <w:r w:rsidR="005957FE">
          <w:t xml:space="preserve">, </w:t>
        </w:r>
      </w:ins>
      <w:ins w:id="885" w:author="Chen Heller" w:date="2022-07-28T08:54:00Z">
        <w:r w:rsidR="00AC73D8">
          <w:t>SD</w:t>
        </w:r>
      </w:ins>
      <w:ins w:id="886" w:author="Chen Heller" w:date="2022-07-27T17:47:00Z">
        <w:r w:rsidR="005957FE">
          <w:rPr>
            <w:vertAlign w:val="subscript"/>
          </w:rPr>
          <w:t>3</w:t>
        </w:r>
        <w:r w:rsidR="005957FE">
          <w:t xml:space="preserve"> = </w:t>
        </w:r>
      </w:ins>
      <w:ins w:id="887" w:author="Chen Heller" w:date="2022-07-27T17:52:00Z">
        <w:r w:rsidR="00B66C84">
          <w:t>57.13</w:t>
        </w:r>
      </w:ins>
      <w:ins w:id="888" w:author="Chen Heller" w:date="2022-07-27T17:47:00Z">
        <w:r w:rsidR="005957FE">
          <w:t>, M</w:t>
        </w:r>
        <w:r w:rsidR="005957FE">
          <w:rPr>
            <w:vertAlign w:val="subscript"/>
          </w:rPr>
          <w:t>2</w:t>
        </w:r>
        <w:r w:rsidR="005957FE">
          <w:t xml:space="preserve"> = </w:t>
        </w:r>
      </w:ins>
      <w:ins w:id="889" w:author="Chen Heller" w:date="2022-07-27T17:52:00Z">
        <w:r w:rsidR="00B66C84">
          <w:t>67</w:t>
        </w:r>
      </w:ins>
      <w:ins w:id="890" w:author="Chen Heller" w:date="2022-07-27T17:47:00Z">
        <w:r w:rsidR="005957FE">
          <w:t xml:space="preserve">, </w:t>
        </w:r>
      </w:ins>
      <w:ins w:id="891" w:author="Chen Heller" w:date="2022-07-28T08:54:00Z">
        <w:r w:rsidR="00AC73D8">
          <w:t>SD</w:t>
        </w:r>
      </w:ins>
      <w:ins w:id="892" w:author="Chen Heller" w:date="2022-07-27T17:47:00Z">
        <w:r w:rsidR="005957FE">
          <w:rPr>
            <w:vertAlign w:val="subscript"/>
          </w:rPr>
          <w:t>2</w:t>
        </w:r>
        <w:r w:rsidR="005957FE">
          <w:t xml:space="preserve"> = </w:t>
        </w:r>
      </w:ins>
      <w:ins w:id="893" w:author="Chen Heller" w:date="2022-07-27T17:52:00Z">
        <w:r w:rsidR="00B66C84">
          <w:t>36.1</w:t>
        </w:r>
      </w:ins>
      <w:ins w:id="894" w:author="Chen Heller" w:date="2022-07-27T17:47:00Z">
        <w:r w:rsidR="005957FE">
          <w:t>, t</w:t>
        </w:r>
        <w:r w:rsidR="005957FE" w:rsidRPr="003166C9">
          <w:rPr>
            <w:vertAlign w:val="subscript"/>
            <w:rPrChange w:id="895" w:author="Chen Heller" w:date="2022-07-31T18:55:00Z">
              <w:rPr/>
            </w:rPrChange>
          </w:rPr>
          <w:t>(25)</w:t>
        </w:r>
        <w:r w:rsidR="005957FE">
          <w:t xml:space="preserve"> = 1.</w:t>
        </w:r>
      </w:ins>
      <w:ins w:id="896" w:author="Chen Heller" w:date="2022-07-27T17:52:00Z">
        <w:r w:rsidR="00B66C84">
          <w:t>32</w:t>
        </w:r>
      </w:ins>
      <w:ins w:id="897" w:author="Chen Heller" w:date="2022-07-27T17:47:00Z">
        <w:r w:rsidR="005957FE">
          <w:t>, p = 0.</w:t>
        </w:r>
      </w:ins>
      <w:ins w:id="898" w:author="Chen Heller" w:date="2022-07-27T17:52:00Z">
        <w:r w:rsidR="00B66C84">
          <w:t>19</w:t>
        </w:r>
      </w:ins>
      <w:ins w:id="899" w:author="Chen Heller" w:date="2022-07-27T17:47:00Z">
        <w:r w:rsidR="005957FE">
          <w:t>, 95% CI [-1</w:t>
        </w:r>
      </w:ins>
      <w:ins w:id="900" w:author="Chen Heller" w:date="2022-07-27T17:52:00Z">
        <w:r w:rsidR="00B66C84">
          <w:t>3</w:t>
        </w:r>
      </w:ins>
      <w:ins w:id="901" w:author="Chen Heller" w:date="2022-07-27T17:47:00Z">
        <w:r w:rsidR="005957FE">
          <w:t xml:space="preserve">.4, </w:t>
        </w:r>
      </w:ins>
      <w:ins w:id="902" w:author="Chen Heller" w:date="2022-07-27T17:53:00Z">
        <w:r w:rsidR="00B66C84">
          <w:t>61.7</w:t>
        </w:r>
      </w:ins>
      <w:ins w:id="903" w:author="Chen Heller" w:date="2022-07-27T17:47:00Z">
        <w:r w:rsidR="005957FE">
          <w:t>]</w:t>
        </w:r>
      </w:ins>
      <w:ins w:id="904" w:author="Chen Heller" w:date="2022-07-27T17:11:00Z">
        <w:r w:rsidR="004F076B">
          <w:t>) increased</w:t>
        </w:r>
      </w:ins>
      <w:ins w:id="905" w:author="Chen Heller" w:date="2022-07-27T17:54:00Z">
        <w:r w:rsidR="00C97F57">
          <w:t>.</w:t>
        </w:r>
      </w:ins>
      <w:commentRangeEnd w:id="826"/>
      <w:ins w:id="906" w:author="Chen Heller" w:date="2022-08-09T15:07:00Z">
        <w:r w:rsidR="00024935">
          <w:rPr>
            <w:rStyle w:val="CommentReference"/>
          </w:rPr>
          <w:commentReference w:id="826"/>
        </w:r>
      </w:ins>
    </w:p>
    <w:p w14:paraId="1C31E2AC" w14:textId="4536F015" w:rsidR="00C33203" w:rsidRDefault="00354457" w:rsidP="00354457">
      <w:pPr>
        <w:pStyle w:val="Heading4"/>
        <w:bidi w:val="0"/>
        <w:rPr>
          <w:ins w:id="907" w:author="Chen Heller" w:date="2022-07-27T09:50:00Z"/>
        </w:rPr>
      </w:pPr>
      <w:ins w:id="908" w:author="Chen Heller" w:date="2022-07-27T09:50:00Z">
        <w:r>
          <w:t>Discussion</w:t>
        </w:r>
      </w:ins>
    </w:p>
    <w:p w14:paraId="310B486A" w14:textId="51ADF003" w:rsidR="002B4328" w:rsidDel="00243581" w:rsidRDefault="00B723B0" w:rsidP="004A4C41">
      <w:pPr>
        <w:pStyle w:val="NoSpacing"/>
        <w:bidi w:val="0"/>
        <w:rPr>
          <w:del w:id="909" w:author="Chen Heller" w:date="2022-07-27T09:49:00Z"/>
        </w:rPr>
      </w:pPr>
      <w:ins w:id="910" w:author="Chen Heller" w:date="2022-08-09T14:37:00Z">
        <w:r>
          <w:t xml:space="preserve">Experiment three </w:t>
        </w:r>
      </w:ins>
      <w:ins w:id="911" w:author="Chen Heller" w:date="2022-08-09T14:38:00Z">
        <w:r w:rsidR="004A0FA0">
          <w:t xml:space="preserve">incorporated </w:t>
        </w:r>
      </w:ins>
      <w:ins w:id="912" w:author="Chen Heller" w:date="2022-08-09T14:37:00Z">
        <w:r>
          <w:t>an additional</w:t>
        </w:r>
      </w:ins>
      <w:ins w:id="913" w:author="Chen Heller" w:date="2022-08-09T14:38:00Z">
        <w:r>
          <w:t xml:space="preserve"> practice session </w:t>
        </w:r>
      </w:ins>
      <w:ins w:id="914" w:author="Chen Heller" w:date="2022-08-09T14:41:00Z">
        <w:r w:rsidR="004E4FB1">
          <w:t>that was</w:t>
        </w:r>
      </w:ins>
      <w:ins w:id="915" w:author="Chen Heller" w:date="2022-08-10T13:08:00Z">
        <w:r w:rsidR="00956A3A">
          <w:t xml:space="preserve"> intended </w:t>
        </w:r>
      </w:ins>
      <w:ins w:id="916" w:author="Chen Heller" w:date="2022-08-09T14:38:00Z">
        <w:r w:rsidR="004A0FA0">
          <w:t xml:space="preserve">to decrease the </w:t>
        </w:r>
      </w:ins>
      <w:ins w:id="917" w:author="Chen Heller" w:date="2022-08-09T14:40:00Z">
        <w:r w:rsidR="004E4FB1">
          <w:t xml:space="preserve">proportion </w:t>
        </w:r>
      </w:ins>
      <w:ins w:id="918" w:author="Chen Heller" w:date="2022-08-09T14:39:00Z">
        <w:r w:rsidR="004A0FA0">
          <w:t>of excluded trials</w:t>
        </w:r>
      </w:ins>
      <w:ins w:id="919" w:author="Chen Heller" w:date="2022-08-09T14:41:00Z">
        <w:r w:rsidR="00376C4C">
          <w:t>.</w:t>
        </w:r>
        <w:r w:rsidR="00376C4C" w:rsidRPr="00376C4C">
          <w:t xml:space="preserve"> </w:t>
        </w:r>
        <w:r w:rsidR="00376C4C">
          <w:t xml:space="preserve">Interestingly, although the overall number of excluded trials did not change, a trend was seen </w:t>
        </w:r>
      </w:ins>
      <w:ins w:id="920" w:author="Chen Heller" w:date="2022-08-09T14:42:00Z">
        <w:r w:rsidR="00376C4C">
          <w:t xml:space="preserve">in the </w:t>
        </w:r>
      </w:ins>
      <w:ins w:id="921" w:author="Chen Heller" w:date="2022-08-09T14:41:00Z">
        <w:r w:rsidR="00376C4C">
          <w:t>proportion of each exclusion reason.</w:t>
        </w:r>
      </w:ins>
      <w:ins w:id="922" w:author="Chen Heller" w:date="2022-08-09T14:42:00Z">
        <w:r w:rsidR="00376C4C">
          <w:t xml:space="preserve"> </w:t>
        </w:r>
        <w:r w:rsidR="00EA06AC">
          <w:t xml:space="preserve">It seems that late responses became less prominent at the expanse of having more short reaches, slow movements, early </w:t>
        </w:r>
      </w:ins>
      <w:ins w:id="923" w:author="Chen Heller" w:date="2022-08-09T15:08:00Z">
        <w:r w:rsidR="00804AFC">
          <w:t>responses,</w:t>
        </w:r>
      </w:ins>
      <w:ins w:id="924" w:author="Chen Heller" w:date="2022-08-09T14:42:00Z">
        <w:r w:rsidR="00EA06AC">
          <w:t xml:space="preserve"> and incorrect answers.</w:t>
        </w:r>
      </w:ins>
      <w:ins w:id="925" w:author="Chen Heller" w:date="2022-08-09T15:21:00Z">
        <w:r w:rsidR="004A6AE1">
          <w:t xml:space="preserve"> </w:t>
        </w:r>
      </w:ins>
      <w:ins w:id="926" w:author="Chen Heller" w:date="2022-08-09T19:50:00Z">
        <w:r w:rsidR="00DF5C96">
          <w:t>Seeing that</w:t>
        </w:r>
      </w:ins>
      <w:ins w:id="927" w:author="Chen Heller" w:date="2022-08-09T15:21:00Z">
        <w:r w:rsidR="004A6AE1">
          <w:t xml:space="preserve"> </w:t>
        </w:r>
      </w:ins>
      <w:ins w:id="928" w:author="Chen Heller" w:date="2022-08-09T15:22:00Z">
        <w:r w:rsidR="006709D2">
          <w:t xml:space="preserve">late responses were the most prominent cause for failure in experiment two, it </w:t>
        </w:r>
      </w:ins>
      <w:ins w:id="929" w:author="Chen Heller" w:date="2022-08-09T19:51:00Z">
        <w:r w:rsidR="00DF5C96">
          <w:t xml:space="preserve">possible that </w:t>
        </w:r>
      </w:ins>
      <w:ins w:id="930" w:author="Chen Heller" w:date="2022-08-09T15:23:00Z">
        <w:r w:rsidR="009458DF">
          <w:t xml:space="preserve">participants </w:t>
        </w:r>
      </w:ins>
      <w:ins w:id="931" w:author="Chen Heller" w:date="2022-08-09T19:51:00Z">
        <w:r w:rsidR="00DF5C96">
          <w:t xml:space="preserve">in experiment three </w:t>
        </w:r>
      </w:ins>
      <w:ins w:id="932" w:author="Chen Heller" w:date="2022-08-09T19:52:00Z">
        <w:r w:rsidR="00DD6575">
          <w:t>mainly focused on</w:t>
        </w:r>
      </w:ins>
      <w:ins w:id="933" w:author="Chen Heller" w:date="2022-08-09T15:24:00Z">
        <w:r w:rsidR="009458DF">
          <w:t xml:space="preserve"> </w:t>
        </w:r>
        <w:commentRangeStart w:id="934"/>
        <w:r w:rsidR="009458DF">
          <w:t>reducing th</w:t>
        </w:r>
      </w:ins>
      <w:ins w:id="935" w:author="Chen Heller" w:date="2022-08-09T19:51:00Z">
        <w:r w:rsidR="00DD6575">
          <w:t>e</w:t>
        </w:r>
      </w:ins>
      <w:ins w:id="936" w:author="Chen Heller" w:date="2022-08-09T15:24:00Z">
        <w:r w:rsidR="009458DF">
          <w:t>i</w:t>
        </w:r>
      </w:ins>
      <w:ins w:id="937" w:author="Chen Heller" w:date="2022-08-09T19:51:00Z">
        <w:r w:rsidR="00DD6575">
          <w:t>r</w:t>
        </w:r>
      </w:ins>
      <w:ins w:id="938" w:author="Chen Heller" w:date="2022-08-09T15:24:00Z">
        <w:r w:rsidR="009458DF">
          <w:t xml:space="preserve"> </w:t>
        </w:r>
      </w:ins>
      <w:ins w:id="939" w:author="Chen Heller" w:date="2022-08-09T19:51:00Z">
        <w:r w:rsidR="00DD6575">
          <w:t>response time</w:t>
        </w:r>
      </w:ins>
      <w:commentRangeEnd w:id="934"/>
      <w:ins w:id="940" w:author="Chen Heller" w:date="2022-08-10T11:05:00Z">
        <w:r w:rsidR="004A4C41">
          <w:rPr>
            <w:rStyle w:val="CommentReference"/>
          </w:rPr>
          <w:commentReference w:id="934"/>
        </w:r>
      </w:ins>
      <w:ins w:id="941" w:author="Chen Heller" w:date="2022-08-09T15:24:00Z">
        <w:r w:rsidR="009458DF">
          <w:t xml:space="preserve">, </w:t>
        </w:r>
      </w:ins>
      <w:ins w:id="942" w:author="Chen Heller" w:date="2022-08-09T20:02:00Z">
        <w:r w:rsidR="00700A44">
          <w:t xml:space="preserve">causing them to respond </w:t>
        </w:r>
        <w:r w:rsidR="007B1AED">
          <w:t xml:space="preserve">too quickly and have </w:t>
        </w:r>
      </w:ins>
      <w:ins w:id="943" w:author="Chen Heller" w:date="2022-08-09T15:25:00Z">
        <w:r w:rsidR="00F218E7">
          <w:t>short trajecto</w:t>
        </w:r>
      </w:ins>
      <w:ins w:id="944" w:author="Chen Heller" w:date="2022-08-09T19:53:00Z">
        <w:r w:rsidR="00914241">
          <w:t>ries</w:t>
        </w:r>
      </w:ins>
      <w:ins w:id="945" w:author="Chen Heller" w:date="2022-08-09T15:24:00Z">
        <w:r w:rsidR="009458DF">
          <w:t>.</w:t>
        </w:r>
      </w:ins>
      <w:ins w:id="946" w:author="Chen Heller" w:date="2022-08-09T20:03:00Z">
        <w:r w:rsidR="007B1AED">
          <w:t xml:space="preserve"> </w:t>
        </w:r>
      </w:ins>
      <w:ins w:id="947" w:author="Chen Heller" w:date="2022-08-10T09:43:00Z">
        <w:r w:rsidR="00CF1E78">
          <w:t xml:space="preserve">If these hasty responses </w:t>
        </w:r>
      </w:ins>
      <w:ins w:id="948" w:author="Chen Heller" w:date="2022-08-10T09:44:00Z">
        <w:r w:rsidR="009956F6">
          <w:t xml:space="preserve">were </w:t>
        </w:r>
      </w:ins>
      <w:ins w:id="949" w:author="Chen Heller" w:date="2022-08-09T20:05:00Z">
        <w:r w:rsidR="00057EB2">
          <w:t xml:space="preserve">executed before </w:t>
        </w:r>
      </w:ins>
      <w:ins w:id="950" w:author="Chen Heller" w:date="2022-08-09T20:04:00Z">
        <w:r w:rsidR="0084631D">
          <w:t>adequate processing</w:t>
        </w:r>
      </w:ins>
      <w:ins w:id="951" w:author="Chen Heller" w:date="2022-08-09T14:42:00Z">
        <w:r w:rsidR="00EA06AC">
          <w:t xml:space="preserve"> </w:t>
        </w:r>
      </w:ins>
      <w:ins w:id="952" w:author="Chen Heller" w:date="2022-08-09T20:05:00Z">
        <w:r w:rsidR="00057EB2">
          <w:t>of the target was done</w:t>
        </w:r>
      </w:ins>
      <w:ins w:id="953" w:author="Chen Heller" w:date="2022-08-10T09:44:00Z">
        <w:r w:rsidR="009956F6">
          <w:t xml:space="preserve">, they were </w:t>
        </w:r>
      </w:ins>
      <w:ins w:id="954" w:author="Chen Heller" w:date="2022-08-09T14:42:00Z">
        <w:r w:rsidR="00EA06AC">
          <w:t>more likely to result in an incorrect answer.</w:t>
        </w:r>
      </w:ins>
      <w:ins w:id="955" w:author="Chen Heller" w:date="2022-08-09T20:05:00Z">
        <w:r w:rsidR="00057EB2">
          <w:t xml:space="preserve"> C</w:t>
        </w:r>
      </w:ins>
      <w:ins w:id="956" w:author="Chen Heller" w:date="2022-08-09T14:42:00Z">
        <w:r w:rsidR="00EA06AC">
          <w:t xml:space="preserve">onsequently, </w:t>
        </w:r>
      </w:ins>
      <w:ins w:id="957" w:author="Chen Heller" w:date="2022-08-09T20:06:00Z">
        <w:r w:rsidR="00171505">
          <w:t>the probability for corrective movements increase</w:t>
        </w:r>
      </w:ins>
      <w:ins w:id="958" w:author="Chen Heller" w:date="2022-08-10T10:18:00Z">
        <w:r w:rsidR="009D73D1">
          <w:t>d</w:t>
        </w:r>
      </w:ins>
      <w:ins w:id="959" w:author="Chen Heller" w:date="2022-08-09T20:06:00Z">
        <w:r w:rsidR="00171505">
          <w:t xml:space="preserve"> which account</w:t>
        </w:r>
      </w:ins>
      <w:ins w:id="960" w:author="Chen Heller" w:date="2022-08-10T10:18:00Z">
        <w:r w:rsidR="009D73D1">
          <w:t>ed</w:t>
        </w:r>
      </w:ins>
      <w:ins w:id="961" w:author="Chen Heller" w:date="2022-08-09T20:06:00Z">
        <w:r w:rsidR="00171505">
          <w:t xml:space="preserve"> for </w:t>
        </w:r>
      </w:ins>
      <w:ins w:id="962" w:author="Chen Heller" w:date="2022-08-09T14:42:00Z">
        <w:r w:rsidR="00EA06AC">
          <w:t xml:space="preserve">the higher rate of </w:t>
        </w:r>
      </w:ins>
      <w:ins w:id="963" w:author="Chen Heller" w:date="2022-08-09T20:06:00Z">
        <w:r w:rsidR="00171505">
          <w:t xml:space="preserve">long </w:t>
        </w:r>
      </w:ins>
      <w:ins w:id="964" w:author="Chen Heller" w:date="2022-08-09T14:42:00Z">
        <w:r w:rsidR="00EA06AC">
          <w:t>movement</w:t>
        </w:r>
      </w:ins>
      <w:ins w:id="965" w:author="Chen Heller" w:date="2022-08-09T20:06:00Z">
        <w:r w:rsidR="00171505">
          <w:t xml:space="preserve"> durations</w:t>
        </w:r>
      </w:ins>
      <w:ins w:id="966" w:author="Chen Heller" w:date="2022-08-09T14:42:00Z">
        <w:r w:rsidR="00EA06AC">
          <w:t>.</w:t>
        </w:r>
      </w:ins>
      <w:ins w:id="967" w:author="Chen Heller" w:date="2022-08-10T11:02:00Z">
        <w:r w:rsidR="00A329D6" w:rsidRPr="00A329D6">
          <w:t xml:space="preserve"> </w:t>
        </w:r>
        <w:r w:rsidR="00A329D6">
          <w:t xml:space="preserve">Even though the expected decrease in excluded trials did not occur, the results of experiment three did demonstrate the anticipated congruency effect. </w:t>
        </w:r>
      </w:ins>
      <w:ins w:id="968" w:author="Chen Heller" w:date="2022-08-09T14:42:00Z">
        <w:r w:rsidR="001C34E2">
          <w:t xml:space="preserve">The conflict between the invisible prime and the target was reflected in </w:t>
        </w:r>
      </w:ins>
      <w:ins w:id="969" w:author="Chen Heller" w:date="2022-08-10T11:03:00Z">
        <w:r w:rsidR="00174659">
          <w:t xml:space="preserve">the trajectory's </w:t>
        </w:r>
      </w:ins>
      <w:ins w:id="970" w:author="Chen Heller" w:date="2022-08-09T14:42:00Z">
        <w:r w:rsidR="001C34E2">
          <w:t xml:space="preserve">bias towards the incorrect answer </w:t>
        </w:r>
      </w:ins>
      <w:ins w:id="971" w:author="Chen Heller" w:date="2022-08-10T11:36:00Z">
        <w:r w:rsidR="00F41F8D">
          <w:t xml:space="preserve">in the </w:t>
        </w:r>
      </w:ins>
      <w:ins w:id="972" w:author="Chen Heller" w:date="2022-08-09T14:42:00Z">
        <w:r w:rsidR="001C34E2">
          <w:t xml:space="preserve">incongruent trials. This bias was expressed as a decrease in the reach area and an increase in the traveled distance </w:t>
        </w:r>
      </w:ins>
      <w:ins w:id="973" w:author="Chen Heller" w:date="2022-08-10T11:35:00Z">
        <w:r w:rsidR="00F24DA9">
          <w:t xml:space="preserve">for </w:t>
        </w:r>
      </w:ins>
      <w:ins w:id="974" w:author="Chen Heller" w:date="2022-08-09T14:42:00Z">
        <w:r w:rsidR="001C34E2">
          <w:t xml:space="preserve">incongruent </w:t>
        </w:r>
      </w:ins>
      <w:ins w:id="975" w:author="Chen Heller" w:date="2022-08-10T11:35:00Z">
        <w:r w:rsidR="00F24DA9">
          <w:t>trials</w:t>
        </w:r>
      </w:ins>
      <w:ins w:id="976" w:author="Chen Heller" w:date="2022-08-09T14:42:00Z">
        <w:r w:rsidR="001C34E2">
          <w:t xml:space="preserve">. The similar reaction time between the conditions </w:t>
        </w:r>
      </w:ins>
      <w:ins w:id="977" w:author="Chen Heller" w:date="2022-08-10T11:04:00Z">
        <w:r w:rsidR="00174659">
          <w:t xml:space="preserve">and </w:t>
        </w:r>
      </w:ins>
      <w:ins w:id="978" w:author="Chen Heller" w:date="2022-08-09T14:42:00Z">
        <w:r w:rsidR="001C34E2">
          <w:t>longer movement duration in the incongruent condition indicated that the conflict was processed during the movement, not before.</w:t>
        </w:r>
      </w:ins>
    </w:p>
    <w:p w14:paraId="78FF09ED" w14:textId="77777777" w:rsidR="00243581" w:rsidRDefault="00243581" w:rsidP="001B2802">
      <w:pPr>
        <w:pStyle w:val="NoSpacing"/>
        <w:bidi w:val="0"/>
        <w:rPr>
          <w:ins w:id="979" w:author="Chen Heller" w:date="2022-08-01T12:31:00Z"/>
          <w:rtl/>
        </w:rPr>
      </w:pPr>
    </w:p>
    <w:p w14:paraId="1176DED7" w14:textId="79E3DE10" w:rsidR="00ED60E1" w:rsidRDefault="00ED60E1" w:rsidP="0001046E">
      <w:pPr>
        <w:pStyle w:val="Heading3"/>
        <w:bidi w:val="0"/>
        <w:rPr>
          <w:ins w:id="980" w:author="Chen Heller" w:date="2022-07-27T09:49:00Z"/>
        </w:rPr>
      </w:pPr>
      <w:r>
        <w:t>Exp 4</w:t>
      </w:r>
    </w:p>
    <w:p w14:paraId="45276CA3" w14:textId="2A2F386F" w:rsidR="00106894" w:rsidRDefault="00492C78" w:rsidP="00971CCC">
      <w:pPr>
        <w:pStyle w:val="NoSpacing"/>
        <w:bidi w:val="0"/>
        <w:rPr>
          <w:ins w:id="981" w:author="Chen Heller" w:date="2022-08-02T13:13:00Z"/>
        </w:rPr>
      </w:pPr>
      <w:ins w:id="982" w:author="Chen Heller" w:date="2022-08-01T14:44:00Z">
        <w:r>
          <w:t xml:space="preserve">The purpose of the current study was to examine </w:t>
        </w:r>
      </w:ins>
      <w:ins w:id="983" w:author="Chen Heller" w:date="2022-08-01T14:46:00Z">
        <w:r w:rsidR="00094DD5">
          <w:t xml:space="preserve">whether </w:t>
        </w:r>
      </w:ins>
      <w:ins w:id="984" w:author="Chen Heller" w:date="2022-08-01T14:45:00Z">
        <w:r>
          <w:t>motion track</w:t>
        </w:r>
        <w:r w:rsidR="00C648DE">
          <w:t xml:space="preserve">ing </w:t>
        </w:r>
      </w:ins>
      <w:ins w:id="985" w:author="Chen Heller" w:date="2022-08-01T14:47:00Z">
        <w:r w:rsidR="00F9258C">
          <w:t>is preferable over keyboard response when studying unconscious processing.</w:t>
        </w:r>
      </w:ins>
      <w:ins w:id="986" w:author="Chen Heller" w:date="2022-08-01T14:48:00Z">
        <w:r w:rsidR="00F9258C">
          <w:t xml:space="preserve"> </w:t>
        </w:r>
        <w:r w:rsidR="001105EE">
          <w:t>Experiment four was design</w:t>
        </w:r>
      </w:ins>
      <w:ins w:id="987" w:author="Chen Heller" w:date="2022-08-10T11:41:00Z">
        <w:r w:rsidR="0084203F">
          <w:t>at</w:t>
        </w:r>
      </w:ins>
      <w:ins w:id="988" w:author="Chen Heller" w:date="2022-08-01T14:48:00Z">
        <w:r w:rsidR="001105EE">
          <w:t xml:space="preserve">ed to answer this question by comparing the </w:t>
        </w:r>
      </w:ins>
      <w:ins w:id="989" w:author="Chen Heller" w:date="2022-08-04T12:00:00Z">
        <w:r w:rsidR="008836E6">
          <w:t>sensitivity</w:t>
        </w:r>
      </w:ins>
      <w:ins w:id="990" w:author="Chen Heller" w:date="2022-08-01T14:48:00Z">
        <w:r w:rsidR="001105EE">
          <w:t xml:space="preserve"> of both measures </w:t>
        </w:r>
      </w:ins>
      <w:ins w:id="991" w:author="Chen Heller" w:date="2022-08-01T14:49:00Z">
        <w:r w:rsidR="001105EE">
          <w:t>on an identical task.</w:t>
        </w:r>
      </w:ins>
      <w:ins w:id="992" w:author="Chen Heller" w:date="2022-08-01T14:56:00Z">
        <w:r w:rsidR="00E14E4A">
          <w:t xml:space="preserve"> </w:t>
        </w:r>
      </w:ins>
      <w:ins w:id="993" w:author="Chen Heller" w:date="2022-08-01T15:03:00Z">
        <w:r w:rsidR="00994311">
          <w:t xml:space="preserve">Since experiment three have shown that additional practice does not </w:t>
        </w:r>
      </w:ins>
      <w:ins w:id="994" w:author="Chen Heller" w:date="2022-08-10T11:43:00Z">
        <w:r w:rsidR="00202DE8">
          <w:t xml:space="preserve">improve </w:t>
        </w:r>
      </w:ins>
      <w:ins w:id="995" w:author="Chen Heller" w:date="2022-08-01T15:03:00Z">
        <w:r w:rsidR="00994311">
          <w:t xml:space="preserve">the </w:t>
        </w:r>
      </w:ins>
      <w:ins w:id="996" w:author="Chen Heller" w:date="2022-08-01T15:12:00Z">
        <w:r w:rsidR="007F3C9C">
          <w:t>number</w:t>
        </w:r>
      </w:ins>
      <w:ins w:id="997" w:author="Chen Heller" w:date="2022-08-01T15:03:00Z">
        <w:r w:rsidR="00994311">
          <w:t xml:space="preserve"> of </w:t>
        </w:r>
      </w:ins>
      <w:ins w:id="998" w:author="Chen Heller" w:date="2022-08-10T11:43:00Z">
        <w:r w:rsidR="00202DE8">
          <w:t xml:space="preserve">valid </w:t>
        </w:r>
      </w:ins>
      <w:ins w:id="999" w:author="Chen Heller" w:date="2022-08-01T15:03:00Z">
        <w:r w:rsidR="00994311">
          <w:t xml:space="preserve">trials, </w:t>
        </w:r>
      </w:ins>
      <w:ins w:id="1000" w:author="Chen Heller" w:date="2022-08-04T11:34:00Z">
        <w:r w:rsidR="002131E9">
          <w:t xml:space="preserve">a separate training day </w:t>
        </w:r>
      </w:ins>
      <w:ins w:id="1001" w:author="Chen Heller" w:date="2022-08-10T11:44:00Z">
        <w:r w:rsidR="006B7884">
          <w:t xml:space="preserve">was not included in experiment four </w:t>
        </w:r>
      </w:ins>
      <w:ins w:id="1002" w:author="Chen Heller" w:date="2022-08-04T11:34:00Z">
        <w:r w:rsidR="002131E9">
          <w:t xml:space="preserve">and </w:t>
        </w:r>
      </w:ins>
      <w:ins w:id="1003" w:author="Chen Heller" w:date="2022-08-01T15:03:00Z">
        <w:r w:rsidR="00994311">
          <w:t>only one practice block</w:t>
        </w:r>
      </w:ins>
      <w:ins w:id="1004" w:author="Chen Heller" w:date="2022-08-10T11:45:00Z">
        <w:r w:rsidR="00117F46">
          <w:t xml:space="preserve"> was used</w:t>
        </w:r>
      </w:ins>
      <w:ins w:id="1005" w:author="Chen Heller" w:date="2022-08-01T15:03:00Z">
        <w:r w:rsidR="00994311">
          <w:t xml:space="preserve"> </w:t>
        </w:r>
      </w:ins>
      <w:ins w:id="1006" w:author="Chen Heller" w:date="2022-08-01T15:04:00Z">
        <w:r w:rsidR="00CA5C2D">
          <w:t xml:space="preserve">for each measure. </w:t>
        </w:r>
      </w:ins>
      <w:ins w:id="1007" w:author="Chen Heller" w:date="2022-08-01T15:05:00Z">
        <w:r w:rsidR="00CA5C2D">
          <w:t xml:space="preserve">The two </w:t>
        </w:r>
      </w:ins>
      <w:ins w:id="1008" w:author="Chen Heller" w:date="2022-08-01T15:10:00Z">
        <w:r w:rsidR="00197636">
          <w:t xml:space="preserve">measures </w:t>
        </w:r>
      </w:ins>
      <w:ins w:id="1009" w:author="Chen Heller" w:date="2022-08-01T15:05:00Z">
        <w:r w:rsidR="00CA5C2D">
          <w:t xml:space="preserve">were </w:t>
        </w:r>
      </w:ins>
      <w:ins w:id="1010" w:author="Chen Heller" w:date="2022-08-01T15:10:00Z">
        <w:r w:rsidR="00197636">
          <w:t>used</w:t>
        </w:r>
      </w:ins>
      <w:ins w:id="1011" w:author="Chen Heller" w:date="2022-08-01T15:05:00Z">
        <w:r w:rsidR="00CA5C2D">
          <w:t xml:space="preserve"> in two </w:t>
        </w:r>
        <w:r w:rsidR="00A125BC">
          <w:t>consecutive</w:t>
        </w:r>
        <w:r w:rsidR="00CA5C2D">
          <w:t xml:space="preserve"> sessions and the number of trials </w:t>
        </w:r>
      </w:ins>
      <w:ins w:id="1012" w:author="Chen Heller" w:date="2022-08-04T12:01:00Z">
        <w:r w:rsidR="00EF0FED">
          <w:t xml:space="preserve">for each </w:t>
        </w:r>
      </w:ins>
      <w:ins w:id="1013" w:author="Chen Heller" w:date="2022-08-04T13:57:00Z">
        <w:r w:rsidR="00B531B0">
          <w:t xml:space="preserve">was </w:t>
        </w:r>
      </w:ins>
      <w:ins w:id="1014" w:author="Chen Heller" w:date="2022-08-01T15:05:00Z">
        <w:r w:rsidR="00CA5C2D">
          <w:t>reduced in half to prevent fatigue</w:t>
        </w:r>
      </w:ins>
      <w:ins w:id="1015" w:author="Chen Heller" w:date="2022-08-01T15:10:00Z">
        <w:r w:rsidR="00197636">
          <w:t>.</w:t>
        </w:r>
      </w:ins>
      <w:ins w:id="1016" w:author="Chen Heller" w:date="2022-08-04T12:02:00Z">
        <w:r w:rsidR="00362994">
          <w:t xml:space="preserve"> In accordance with previous </w:t>
        </w:r>
      </w:ins>
      <w:ins w:id="1017" w:author="Chen Heller" w:date="2022-08-04T12:03:00Z">
        <w:r w:rsidR="00173B28">
          <w:t xml:space="preserve">findings [ref to </w:t>
        </w:r>
        <w:proofErr w:type="gramStart"/>
        <w:r w:rsidR="00173B28">
          <w:t>Xiao, bu</w:t>
        </w:r>
      </w:ins>
      <w:ins w:id="1018" w:author="Chen Heller" w:date="2022-08-08T11:41:00Z">
        <w:r w:rsidR="0057205C">
          <w:t>t</w:t>
        </w:r>
      </w:ins>
      <w:proofErr w:type="gramEnd"/>
      <w:ins w:id="1019" w:author="Chen Heller" w:date="2022-08-04T12:03:00Z">
        <w:r w:rsidR="00173B28">
          <w:t xml:space="preserve"> see ref to </w:t>
        </w:r>
        <w:proofErr w:type="spellStart"/>
        <w:r w:rsidR="00173B28">
          <w:t>dehaene</w:t>
        </w:r>
        <w:proofErr w:type="spellEnd"/>
        <w:r w:rsidR="00173B28">
          <w:t xml:space="preserve">] we expect </w:t>
        </w:r>
      </w:ins>
      <w:ins w:id="1020" w:author="Chen Heller" w:date="2022-08-10T11:48:00Z">
        <w:r w:rsidR="006B2D73">
          <w:t xml:space="preserve">that the reach area </w:t>
        </w:r>
      </w:ins>
      <w:ins w:id="1021" w:author="Chen Heller" w:date="2022-08-10T11:49:00Z">
        <w:r w:rsidR="006B2D73">
          <w:t xml:space="preserve">variable in the reaching session would produce </w:t>
        </w:r>
      </w:ins>
      <w:ins w:id="1022" w:author="Chen Heller" w:date="2022-08-04T12:03:00Z">
        <w:r w:rsidR="00173B28">
          <w:t xml:space="preserve">a larger </w:t>
        </w:r>
      </w:ins>
      <w:ins w:id="1023" w:author="Chen Heller" w:date="2022-08-10T11:49:00Z">
        <w:r w:rsidR="006B2D73">
          <w:t xml:space="preserve">congruency </w:t>
        </w:r>
      </w:ins>
      <w:ins w:id="1024" w:author="Chen Heller" w:date="2022-08-04T12:03:00Z">
        <w:r w:rsidR="00173B28">
          <w:t xml:space="preserve">effect </w:t>
        </w:r>
      </w:ins>
      <w:ins w:id="1025" w:author="Chen Heller" w:date="2022-08-10T11:49:00Z">
        <w:r w:rsidR="006B2D73">
          <w:t xml:space="preserve">than the RT variable in </w:t>
        </w:r>
      </w:ins>
      <w:ins w:id="1026" w:author="Chen Heller" w:date="2022-08-04T12:03:00Z">
        <w:r w:rsidR="00210EED">
          <w:t xml:space="preserve">the keyboard </w:t>
        </w:r>
      </w:ins>
      <w:ins w:id="1027" w:author="Chen Heller" w:date="2022-08-10T11:49:00Z">
        <w:r w:rsidR="006B2D73">
          <w:t>session</w:t>
        </w:r>
      </w:ins>
      <w:ins w:id="1028" w:author="Chen Heller" w:date="2022-08-04T12:03:00Z">
        <w:r w:rsidR="00210EED">
          <w:t>.</w:t>
        </w:r>
      </w:ins>
    </w:p>
    <w:p w14:paraId="290AA093" w14:textId="40B808BB" w:rsidR="00681F69" w:rsidRDefault="00681F69" w:rsidP="00681F69">
      <w:pPr>
        <w:pStyle w:val="Heading4"/>
        <w:bidi w:val="0"/>
        <w:rPr>
          <w:ins w:id="1029" w:author="Chen Heller" w:date="2022-08-01T12:36:00Z"/>
        </w:rPr>
      </w:pPr>
      <w:ins w:id="1030" w:author="Chen Heller" w:date="2022-08-01T12:36:00Z">
        <w:r>
          <w:t>Methods</w:t>
        </w:r>
      </w:ins>
    </w:p>
    <w:p w14:paraId="6F33BB68" w14:textId="2D801DC5" w:rsidR="00681F69" w:rsidRDefault="00681F69" w:rsidP="00681F69">
      <w:pPr>
        <w:pStyle w:val="Heading5"/>
        <w:bidi w:val="0"/>
        <w:rPr>
          <w:ins w:id="1031" w:author="Chen Heller" w:date="2022-08-01T15:14:00Z"/>
        </w:rPr>
      </w:pPr>
      <w:ins w:id="1032" w:author="Chen Heller" w:date="2022-08-01T12:36:00Z">
        <w:r>
          <w:t>Participants</w:t>
        </w:r>
      </w:ins>
    </w:p>
    <w:p w14:paraId="54B7D01C" w14:textId="74507DFA" w:rsidR="00473D72" w:rsidRDefault="00473D72" w:rsidP="00F129DA">
      <w:pPr>
        <w:pStyle w:val="NoSpacing"/>
        <w:bidi w:val="0"/>
        <w:rPr>
          <w:ins w:id="1033" w:author="Chen Heller" w:date="2022-08-01T18:37:00Z"/>
          <w:rtl/>
        </w:rPr>
      </w:pPr>
      <w:ins w:id="1034" w:author="Chen Heller" w:date="2022-08-01T18:34:00Z">
        <w:r>
          <w:t xml:space="preserve">To estimate the required sample </w:t>
        </w:r>
        <w:proofErr w:type="gramStart"/>
        <w:r>
          <w:t>size</w:t>
        </w:r>
        <w:proofErr w:type="gramEnd"/>
        <w:r>
          <w:t xml:space="preserve"> we calculated the average </w:t>
        </w:r>
      </w:ins>
      <w:ins w:id="1035" w:author="Chen Heller" w:date="2022-08-01T18:35:00Z">
        <w:r>
          <w:t>semantic effect in experiment two and three when using only half of the trials in each experiment.</w:t>
        </w:r>
        <w:r w:rsidR="006852A2">
          <w:t xml:space="preserve"> </w:t>
        </w:r>
      </w:ins>
      <w:ins w:id="1036" w:author="Chen Heller" w:date="2022-08-01T18:36:00Z">
        <w:r w:rsidR="006852A2" w:rsidRPr="006852A2">
          <w:t xml:space="preserve">The average effect size was 0.88 (Cohen's </w:t>
        </w:r>
        <w:proofErr w:type="spellStart"/>
        <w:r w:rsidR="006852A2" w:rsidRPr="006852A2">
          <w:t>dz</w:t>
        </w:r>
        <w:proofErr w:type="spellEnd"/>
        <w:r w:rsidR="006852A2" w:rsidRPr="006852A2">
          <w:t xml:space="preserve">). We estimated the </w:t>
        </w:r>
        <w:r w:rsidR="006852A2" w:rsidRPr="006852A2">
          <w:lastRenderedPageBreak/>
          <w:t xml:space="preserve">keyboard task's effect size to be around 30% smaller (Cohen's </w:t>
        </w:r>
        <w:proofErr w:type="spellStart"/>
        <w:r w:rsidR="006852A2" w:rsidRPr="006852A2">
          <w:t>dz</w:t>
        </w:r>
        <w:proofErr w:type="spellEnd"/>
        <w:r w:rsidR="006852A2" w:rsidRPr="006852A2">
          <w:t xml:space="preserve"> = 0.61), in line with our hypothesis for a smaller RT effect, and in accordance with a previous study (Xiao et al., 2015, d=0.65, though see </w:t>
        </w:r>
        <w:proofErr w:type="spellStart"/>
        <w:r w:rsidR="006852A2" w:rsidRPr="006852A2">
          <w:t>Dehaene</w:t>
        </w:r>
        <w:proofErr w:type="spellEnd"/>
        <w:r w:rsidR="006852A2" w:rsidRPr="006852A2">
          <w:t xml:space="preserve"> et al., 2001, where the effect size was 0.8). To find such effect with a power = 95% and α=0.05 a sample of 30 participants </w:t>
        </w:r>
      </w:ins>
      <w:ins w:id="1037" w:author="Chen Heller" w:date="2022-08-01T18:37:00Z">
        <w:r w:rsidR="00F07D29">
          <w:t xml:space="preserve">was </w:t>
        </w:r>
      </w:ins>
      <w:ins w:id="1038" w:author="Chen Heller" w:date="2022-08-01T18:36:00Z">
        <w:r w:rsidR="006852A2" w:rsidRPr="006852A2">
          <w:t xml:space="preserve">needed, based on G*Power </w:t>
        </w:r>
        <w:r w:rsidR="006852A2">
          <w:t xml:space="preserve">[ref to </w:t>
        </w:r>
        <w:proofErr w:type="spellStart"/>
        <w:r w:rsidR="006852A2">
          <w:t>GPOwer</w:t>
        </w:r>
        <w:proofErr w:type="spellEnd"/>
        <w:r w:rsidR="006852A2">
          <w:t>].</w:t>
        </w:r>
      </w:ins>
      <w:ins w:id="1039" w:author="Chen Heller" w:date="2022-08-08T11:43:00Z">
        <w:r w:rsidR="00C3291A">
          <w:t xml:space="preserve"> </w:t>
        </w:r>
        <w:r w:rsidR="009E4066">
          <w:t xml:space="preserve">One participant was excluded since a </w:t>
        </w:r>
      </w:ins>
      <w:ins w:id="1040" w:author="Chen Heller" w:date="2022-08-10T11:52:00Z">
        <w:r w:rsidR="00F129DA">
          <w:t>ref</w:t>
        </w:r>
      </w:ins>
      <w:ins w:id="1041" w:author="Chen Heller" w:date="2022-08-08T11:43:00Z">
        <w:r w:rsidR="009E4066">
          <w:t xml:space="preserve">lective object </w:t>
        </w:r>
      </w:ins>
      <w:ins w:id="1042" w:author="Chen Heller" w:date="2022-08-10T11:52:00Z">
        <w:r w:rsidR="00F129DA">
          <w:t xml:space="preserve">that </w:t>
        </w:r>
      </w:ins>
      <w:ins w:id="1043" w:author="Chen Heller" w:date="2022-08-08T11:43:00Z">
        <w:r w:rsidR="009E4066">
          <w:t xml:space="preserve">she wore interfered with the motion tracking system's recordings. Another participant was excluded since the </w:t>
        </w:r>
      </w:ins>
      <w:ins w:id="1044" w:author="Chen Heller" w:date="2022-08-08T11:44:00Z">
        <w:r w:rsidR="00155B31">
          <w:t xml:space="preserve">program </w:t>
        </w:r>
      </w:ins>
      <w:ins w:id="1045" w:author="Chen Heller" w:date="2022-08-08T11:43:00Z">
        <w:r w:rsidR="009E4066">
          <w:t xml:space="preserve">crashed </w:t>
        </w:r>
      </w:ins>
      <w:proofErr w:type="gramStart"/>
      <w:ins w:id="1046" w:author="Chen Heller" w:date="2022-08-08T11:44:00Z">
        <w:r w:rsidR="00155B31">
          <w:t>in the midst of</w:t>
        </w:r>
        <w:proofErr w:type="gramEnd"/>
        <w:r w:rsidR="00155B31">
          <w:t xml:space="preserve"> her experiment</w:t>
        </w:r>
      </w:ins>
      <w:ins w:id="1047" w:author="Chen Heller" w:date="2022-08-10T11:53:00Z">
        <w:r w:rsidR="00F129DA">
          <w:t xml:space="preserve"> due</w:t>
        </w:r>
      </w:ins>
      <w:ins w:id="1048" w:author="Chen Heller" w:date="2022-08-08T11:44:00Z">
        <w:r w:rsidR="00155B31">
          <w:t xml:space="preserve"> </w:t>
        </w:r>
        <w:r w:rsidR="009E4066">
          <w:t>to unexpected reason.</w:t>
        </w:r>
      </w:ins>
      <w:ins w:id="1049" w:author="Chen Heller" w:date="2022-08-10T11:53:00Z">
        <w:r w:rsidR="00F129DA">
          <w:t xml:space="preserve"> Another one because she quite before completing the training.</w:t>
        </w:r>
      </w:ins>
    </w:p>
    <w:p w14:paraId="04D9CD42" w14:textId="1C6D4D09" w:rsidR="00C644F5" w:rsidRDefault="00C644F5" w:rsidP="00C644F5">
      <w:pPr>
        <w:pStyle w:val="NoSpacing"/>
        <w:bidi w:val="0"/>
        <w:rPr>
          <w:ins w:id="1050" w:author="Chen Heller" w:date="2022-08-01T18:35:00Z"/>
          <w:rtl/>
        </w:rPr>
      </w:pPr>
      <w:ins w:id="1051" w:author="Chen Heller" w:date="2022-08-01T18:37:00Z">
        <w:r>
          <w:t>@@@@@ describe the participants and the ones that were excluded @@@@@</w:t>
        </w:r>
      </w:ins>
    </w:p>
    <w:p w14:paraId="2F908190" w14:textId="237EB843" w:rsidR="00681F69" w:rsidRDefault="00681F69" w:rsidP="00681F69">
      <w:pPr>
        <w:pStyle w:val="Heading5"/>
        <w:bidi w:val="0"/>
        <w:rPr>
          <w:ins w:id="1052" w:author="Chen Heller" w:date="2022-08-01T18:42:00Z"/>
        </w:rPr>
      </w:pPr>
      <w:ins w:id="1053" w:author="Chen Heller" w:date="2022-08-01T12:37:00Z">
        <w:r>
          <w:t>Stimuli</w:t>
        </w:r>
      </w:ins>
    </w:p>
    <w:p w14:paraId="4F6FB3B6" w14:textId="749B6292" w:rsidR="001C61CE" w:rsidRPr="001C61CE" w:rsidRDefault="001C61CE">
      <w:pPr>
        <w:pStyle w:val="NoSpacing"/>
        <w:bidi w:val="0"/>
        <w:rPr>
          <w:ins w:id="1054" w:author="Chen Heller" w:date="2022-08-01T12:37:00Z"/>
        </w:rPr>
        <w:pPrChange w:id="1055" w:author="Chen Heller" w:date="2022-08-01T18:42:00Z">
          <w:pPr>
            <w:pStyle w:val="Heading5"/>
            <w:bidi w:val="0"/>
          </w:pPr>
        </w:pPrChange>
      </w:pPr>
      <w:ins w:id="1056" w:author="Chen Heller" w:date="2022-08-01T18:42:00Z">
        <w:r>
          <w:t xml:space="preserve">The stimuli </w:t>
        </w:r>
        <w:proofErr w:type="gramStart"/>
        <w:r>
          <w:t>was</w:t>
        </w:r>
        <w:proofErr w:type="gramEnd"/>
        <w:r>
          <w:t xml:space="preserve"> identical to that used in </w:t>
        </w:r>
      </w:ins>
      <w:ins w:id="1057" w:author="Chen Heller" w:date="2022-08-01T19:17:00Z">
        <w:r w:rsidR="00532F82">
          <w:t>experiment one.</w:t>
        </w:r>
      </w:ins>
    </w:p>
    <w:p w14:paraId="0689E67D" w14:textId="196AE4A4" w:rsidR="00681F69" w:rsidRDefault="00681F69" w:rsidP="00681F69">
      <w:pPr>
        <w:pStyle w:val="Heading5"/>
        <w:bidi w:val="0"/>
        <w:rPr>
          <w:ins w:id="1058" w:author="Chen Heller" w:date="2022-08-01T19:18:00Z"/>
        </w:rPr>
      </w:pPr>
      <w:ins w:id="1059" w:author="Chen Heller" w:date="2022-08-01T12:37:00Z">
        <w:r>
          <w:t>Procedure</w:t>
        </w:r>
      </w:ins>
    </w:p>
    <w:p w14:paraId="34D23967" w14:textId="3164EF5D" w:rsidR="00892F96" w:rsidRPr="00892F96" w:rsidRDefault="00C34B73">
      <w:pPr>
        <w:pStyle w:val="NoSpacing"/>
        <w:bidi w:val="0"/>
        <w:rPr>
          <w:ins w:id="1060" w:author="Chen Heller" w:date="2022-08-01T15:13:00Z"/>
        </w:rPr>
        <w:pPrChange w:id="1061" w:author="Chen Heller" w:date="2022-08-10T11:57:00Z">
          <w:pPr>
            <w:pStyle w:val="Heading5"/>
            <w:bidi w:val="0"/>
          </w:pPr>
        </w:pPrChange>
      </w:pPr>
      <w:ins w:id="1062" w:author="Chen Heller" w:date="2022-08-01T19:24:00Z">
        <w:r w:rsidRPr="00400416">
          <w:t xml:space="preserve">Each </w:t>
        </w:r>
      </w:ins>
      <w:ins w:id="1063" w:author="Chen Heller" w:date="2022-08-01T19:25:00Z">
        <w:r w:rsidR="00D273F3">
          <w:t xml:space="preserve">of the two </w:t>
        </w:r>
      </w:ins>
      <w:ins w:id="1064" w:author="Chen Heller" w:date="2022-08-01T19:24:00Z">
        <w:r w:rsidRPr="00400416">
          <w:t>session</w:t>
        </w:r>
      </w:ins>
      <w:ins w:id="1065" w:author="Chen Heller" w:date="2022-08-01T19:25:00Z">
        <w:r w:rsidR="00D273F3">
          <w:t>s</w:t>
        </w:r>
      </w:ins>
      <w:ins w:id="1066" w:author="Chen Heller" w:date="2022-08-01T19:24:00Z">
        <w:r w:rsidRPr="00400416">
          <w:t xml:space="preserve"> include</w:t>
        </w:r>
        <w:r>
          <w:t>d</w:t>
        </w:r>
        <w:r w:rsidRPr="00400416">
          <w:t xml:space="preserve"> a practice block and </w:t>
        </w:r>
      </w:ins>
      <w:ins w:id="1067" w:author="Chen Heller" w:date="2022-08-01T19:25:00Z">
        <w:r w:rsidR="00D273F3">
          <w:t xml:space="preserve">six </w:t>
        </w:r>
      </w:ins>
      <w:ins w:id="1068" w:author="Chen Heller" w:date="2022-08-01T19:24:00Z">
        <w:r w:rsidRPr="00400416">
          <w:t xml:space="preserve">test blocks </w:t>
        </w:r>
      </w:ins>
      <w:ins w:id="1069" w:author="Chen Heller" w:date="2022-08-01T19:33:00Z">
        <w:r w:rsidR="00004F85" w:rsidRPr="00400416">
          <w:t xml:space="preserve">(i.e., 40 practice trials and </w:t>
        </w:r>
        <w:r w:rsidR="00004F85">
          <w:t xml:space="preserve">240 </w:t>
        </w:r>
        <w:r w:rsidR="00004F85" w:rsidRPr="00400416">
          <w:t>test trials)</w:t>
        </w:r>
      </w:ins>
      <w:ins w:id="1070" w:author="Chen Heller" w:date="2022-08-01T19:34:00Z">
        <w:r w:rsidR="00004F85">
          <w:t xml:space="preserve"> </w:t>
        </w:r>
      </w:ins>
      <w:ins w:id="1071" w:author="Chen Heller" w:date="2022-08-01T19:33:00Z">
        <w:r w:rsidR="00964C83">
          <w:t xml:space="preserve">which were run </w:t>
        </w:r>
        <w:r w:rsidR="00004F85">
          <w:t>consecutively</w:t>
        </w:r>
      </w:ins>
      <w:ins w:id="1072" w:author="Chen Heller" w:date="2022-08-01T19:34:00Z">
        <w:r w:rsidR="00004F85">
          <w:t>, and the order of the sessions was counterbalanced between subjects</w:t>
        </w:r>
      </w:ins>
      <w:ins w:id="1073" w:author="Chen Heller" w:date="2022-08-01T19:24:00Z">
        <w:r w:rsidRPr="00400416">
          <w:t xml:space="preserve">. </w:t>
        </w:r>
        <w:commentRangeStart w:id="1074"/>
        <w:r w:rsidRPr="00400416">
          <w:t xml:space="preserve">Breaks </w:t>
        </w:r>
        <w:r>
          <w:t>were given</w:t>
        </w:r>
        <w:r w:rsidRPr="00400416">
          <w:t xml:space="preserve"> between blocks. </w:t>
        </w:r>
        <w:r>
          <w:t>H</w:t>
        </w:r>
        <w:r w:rsidRPr="00400416">
          <w:t xml:space="preserve">alf the trials </w:t>
        </w:r>
        <w:r>
          <w:t xml:space="preserve">were </w:t>
        </w:r>
        <w:r w:rsidRPr="00400416">
          <w:t xml:space="preserve">congruent and half incongruent, and half the targets </w:t>
        </w:r>
        <w:r>
          <w:t xml:space="preserve">were </w:t>
        </w:r>
        <w:r w:rsidRPr="00400416">
          <w:t>natural and half artificial</w:t>
        </w:r>
      </w:ins>
      <w:commentRangeEnd w:id="1074"/>
      <w:ins w:id="1075" w:author="Chen Heller" w:date="2022-08-01T19:31:00Z">
        <w:r w:rsidR="00D94A82">
          <w:rPr>
            <w:rStyle w:val="CommentReference"/>
          </w:rPr>
          <w:commentReference w:id="1074"/>
        </w:r>
      </w:ins>
      <w:ins w:id="1076" w:author="Chen Heller" w:date="2022-08-01T19:24:00Z">
        <w:r w:rsidRPr="00400416">
          <w:t xml:space="preserve">. Stimuli order </w:t>
        </w:r>
        <w:r>
          <w:t xml:space="preserve">in the experimental blocks was </w:t>
        </w:r>
        <w:r w:rsidRPr="00400416">
          <w:t xml:space="preserve">dictated by </w:t>
        </w:r>
        <w:r>
          <w:t xml:space="preserve">a </w:t>
        </w:r>
        <w:r w:rsidRPr="00400416">
          <w:t xml:space="preserve">list that </w:t>
        </w:r>
        <w:r>
          <w:t xml:space="preserve">was </w:t>
        </w:r>
        <w:r w:rsidRPr="00400416">
          <w:t xml:space="preserve">randomly sampled (without replacement) out of </w:t>
        </w:r>
      </w:ins>
      <w:ins w:id="1077" w:author="Chen Heller" w:date="2022-08-01T19:26:00Z">
        <w:r w:rsidR="003A3D84">
          <w:t>twenty</w:t>
        </w:r>
      </w:ins>
      <w:ins w:id="1078" w:author="Chen Heller" w:date="2022-08-01T19:24:00Z">
        <w:r>
          <w:t xml:space="preserve"> </w:t>
        </w:r>
        <w:r w:rsidRPr="00400416">
          <w:t xml:space="preserve">pre-composed lists of trial condition and stimulus. </w:t>
        </w:r>
      </w:ins>
      <w:ins w:id="1079" w:author="Chen Heller" w:date="2022-08-10T11:57:00Z">
        <w:r w:rsidR="00B6637B">
          <w:t>For</w:t>
        </w:r>
      </w:ins>
      <w:ins w:id="1080" w:author="Chen Heller" w:date="2022-08-01T19:28:00Z">
        <w:r w:rsidR="00D678E2">
          <w:t xml:space="preserve"> the practice blocks </w:t>
        </w:r>
      </w:ins>
      <w:ins w:id="1081" w:author="Chen Heller" w:date="2022-08-10T11:57:00Z">
        <w:r w:rsidR="00B6637B">
          <w:t xml:space="preserve">a </w:t>
        </w:r>
      </w:ins>
      <w:ins w:id="1082" w:author="Chen Heller" w:date="2022-08-01T19:28:00Z">
        <w:r w:rsidR="00D678E2">
          <w:t xml:space="preserve">list was drawn </w:t>
        </w:r>
      </w:ins>
      <w:ins w:id="1083" w:author="Chen Heller" w:date="2022-08-10T11:57:00Z">
        <w:r w:rsidR="00B6637B">
          <w:t xml:space="preserve">from </w:t>
        </w:r>
      </w:ins>
      <w:ins w:id="1084" w:author="Chen Heller" w:date="2022-08-01T19:28:00Z">
        <w:r w:rsidR="00D678E2">
          <w:t>a different set of ten lists.</w:t>
        </w:r>
      </w:ins>
      <w:ins w:id="1085" w:author="Chen Heller" w:date="2022-08-01T19:29:00Z">
        <w:r w:rsidR="00951EEC">
          <w:t xml:space="preserve"> The order of words within each list followed the same constraints as in experiment one.</w:t>
        </w:r>
      </w:ins>
      <w:ins w:id="1086" w:author="Chen Heller" w:date="2022-08-10T11:57:00Z">
        <w:r w:rsidR="0028763F">
          <w:t xml:space="preserve"> </w:t>
        </w:r>
      </w:ins>
      <w:ins w:id="1087" w:author="Chen Heller" w:date="2022-08-01T19:24:00Z">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 / artificial item by </w:t>
        </w:r>
      </w:ins>
      <w:ins w:id="1088" w:author="Chen Heller" w:date="2022-08-01T19:36:00Z">
        <w:r w:rsidR="00085BC7">
          <w:t xml:space="preserve">selecting the side </w:t>
        </w:r>
      </w:ins>
      <w:ins w:id="1089" w:author="Chen Heller" w:date="2022-08-01T19:24:00Z">
        <w:r w:rsidRPr="00400416">
          <w:t>of the screen that contains the appropriate category.</w:t>
        </w:r>
      </w:ins>
      <w:ins w:id="1090" w:author="Chen Heller" w:date="2022-08-01T19:38:00Z">
        <w:r w:rsidR="009324CA">
          <w:t xml:space="preserve"> In the reaching</w:t>
        </w:r>
        <w:r w:rsidR="009324CA" w:rsidRPr="007C1188">
          <w:t xml:space="preserve"> </w:t>
        </w:r>
        <w:r w:rsidR="009324CA">
          <w:t xml:space="preserve">task </w:t>
        </w:r>
      </w:ins>
      <w:ins w:id="1091" w:author="Chen Heller" w:date="2022-08-01T19:39:00Z">
        <w:r w:rsidR="00076394">
          <w:t xml:space="preserve">this was done by </w:t>
        </w:r>
      </w:ins>
      <w:ins w:id="1092" w:author="Chen Heller" w:date="2022-08-01T19:38:00Z">
        <w:r w:rsidR="009324CA">
          <w:t>touch</w:t>
        </w:r>
      </w:ins>
      <w:ins w:id="1093" w:author="Chen Heller" w:date="2022-08-01T19:39:00Z">
        <w:r w:rsidR="00076394">
          <w:t>ing</w:t>
        </w:r>
      </w:ins>
      <w:ins w:id="1094" w:author="Chen Heller" w:date="2022-08-01T19:38:00Z">
        <w:r w:rsidR="009324CA">
          <w:t xml:space="preserve"> the appropriate side of the screen. </w:t>
        </w:r>
      </w:ins>
      <w:ins w:id="1095" w:author="Chen Heller" w:date="2022-08-01T19:39:00Z">
        <w:r w:rsidR="00076394">
          <w:t>Reaching r</w:t>
        </w:r>
      </w:ins>
      <w:ins w:id="1096" w:author="Chen Heller" w:date="2022-08-01T19:38:00Z">
        <w:r w:rsidR="009324CA">
          <w:t xml:space="preserve">esponses </w:t>
        </w:r>
      </w:ins>
      <w:ins w:id="1097" w:author="Chen Heller" w:date="2022-08-01T19:39:00Z">
        <w:r w:rsidR="00076394">
          <w:t xml:space="preserve">were </w:t>
        </w:r>
      </w:ins>
      <w:ins w:id="1098" w:author="Chen Heller" w:date="2022-08-01T19:38:00Z">
        <w:r w:rsidR="009324CA">
          <w:t>bound to</w:t>
        </w:r>
      </w:ins>
      <w:ins w:id="1099" w:author="Chen Heller" w:date="2022-08-01T19:40:00Z">
        <w:r w:rsidR="00E76327">
          <w:t xml:space="preserve"> the same movement onset and duration constraints as in experiment three.</w:t>
        </w:r>
      </w:ins>
      <w:ins w:id="1100" w:author="Chen Heller" w:date="2022-08-01T19:53:00Z">
        <w:r w:rsidR="00CB1072">
          <w:t xml:space="preserve"> However, </w:t>
        </w:r>
      </w:ins>
      <w:ins w:id="1101" w:author="Chen Heller" w:date="2022-08-01T19:54:00Z">
        <w:r w:rsidR="007A60F0">
          <w:t>here</w:t>
        </w:r>
      </w:ins>
      <w:ins w:id="1102" w:author="Chen Heller" w:date="2022-08-01T19:53:00Z">
        <w:r w:rsidR="00CB1072">
          <w:t xml:space="preserve"> movement ended when </w:t>
        </w:r>
      </w:ins>
      <w:ins w:id="1103" w:author="Chen Heller" w:date="2022-08-01T19:56:00Z">
        <w:r w:rsidR="00233D15">
          <w:t xml:space="preserve">the finger </w:t>
        </w:r>
      </w:ins>
      <w:ins w:id="1104" w:author="Chen Heller" w:date="2022-08-01T19:53:00Z">
        <w:r w:rsidR="00CB1072">
          <w:t xml:space="preserve">was </w:t>
        </w:r>
      </w:ins>
      <w:ins w:id="1105" w:author="Chen Heller" w:date="2022-08-01T19:54:00Z">
        <w:r w:rsidR="00CB1072">
          <w:t>0.7</w:t>
        </w:r>
      </w:ins>
      <w:ins w:id="1106" w:author="Chen Heller" w:date="2022-08-01T19:53:00Z">
        <w:r w:rsidR="00CB1072">
          <w:t>cm away from the screen (on the Z axis)</w:t>
        </w:r>
      </w:ins>
      <w:ins w:id="1107" w:author="Chen Heller" w:date="2022-08-01T19:56:00Z">
        <w:r w:rsidR="00233D15">
          <w:t xml:space="preserve"> and the "Too slow" feedback was given after a movement was completed</w:t>
        </w:r>
      </w:ins>
      <w:ins w:id="1108" w:author="Chen Heller" w:date="2022-08-01T19:54:00Z">
        <w:r w:rsidR="00CB1072">
          <w:t>.</w:t>
        </w:r>
      </w:ins>
      <w:ins w:id="1109" w:author="Chen Heller" w:date="2022-08-01T19:56:00Z">
        <w:r w:rsidR="00316972">
          <w:t xml:space="preserve"> </w:t>
        </w:r>
      </w:ins>
      <w:ins w:id="1110" w:author="Chen Heller" w:date="2022-08-01T19:38:00Z">
        <w:r w:rsidR="009324CA">
          <w:t>In the k</w:t>
        </w:r>
        <w:r w:rsidR="009324CA" w:rsidRPr="007C1188">
          <w:t xml:space="preserve">eyboard </w:t>
        </w:r>
        <w:r w:rsidR="009324CA">
          <w:t xml:space="preserve">task participants </w:t>
        </w:r>
      </w:ins>
      <w:ins w:id="1111" w:author="Chen Heller" w:date="2022-08-10T11:59:00Z">
        <w:r w:rsidR="00A1049F">
          <w:t>pressed</w:t>
        </w:r>
      </w:ins>
      <w:ins w:id="1112" w:author="Chen Heller" w:date="2022-08-01T19:38:00Z">
        <w:r w:rsidR="009324CA">
          <w:t xml:space="preserve"> </w:t>
        </w:r>
        <w:r w:rsidR="009324CA" w:rsidRPr="007C1188">
          <w:t>"</w:t>
        </w:r>
        <w:r w:rsidR="009324CA">
          <w:t>E</w:t>
        </w:r>
        <w:r w:rsidR="009324CA" w:rsidRPr="007C1188">
          <w:t>"/"</w:t>
        </w:r>
        <w:r w:rsidR="009324CA">
          <w:t>Y</w:t>
        </w:r>
        <w:r w:rsidR="009324CA" w:rsidRPr="007C1188">
          <w:t>" keys</w:t>
        </w:r>
        <w:r w:rsidR="009324CA">
          <w:t xml:space="preserve"> </w:t>
        </w:r>
      </w:ins>
      <w:ins w:id="1113" w:author="Chen Heller" w:date="2022-08-10T11:59:00Z">
        <w:r w:rsidR="00A1049F">
          <w:t xml:space="preserve">with the left/right hand </w:t>
        </w:r>
      </w:ins>
      <w:ins w:id="1114" w:author="Chen Heller" w:date="2022-08-01T19:38:00Z">
        <w:r w:rsidR="009324CA">
          <w:t xml:space="preserve">to select the left/right side accordingly. Response </w:t>
        </w:r>
      </w:ins>
      <w:ins w:id="1115" w:author="Chen Heller" w:date="2022-08-01T19:57:00Z">
        <w:r w:rsidR="00A44C14">
          <w:t xml:space="preserve">had to </w:t>
        </w:r>
      </w:ins>
      <w:ins w:id="1116" w:author="Chen Heller" w:date="2022-08-01T19:38:00Z">
        <w:r w:rsidR="009324CA">
          <w:t>be given within a time window of 100-740ms from target display</w:t>
        </w:r>
      </w:ins>
      <w:ins w:id="1117" w:author="Chen Heller" w:date="2022-08-10T11:59:00Z">
        <w:r w:rsidR="009A4335">
          <w:t>,</w:t>
        </w:r>
      </w:ins>
      <w:ins w:id="1118" w:author="Chen Heller" w:date="2022-08-01T19:38:00Z">
        <w:r w:rsidR="009324CA">
          <w:t xml:space="preserve"> otherwise "Too Early"/ "Too Late" feedback </w:t>
        </w:r>
      </w:ins>
      <w:ins w:id="1119" w:author="Chen Heller" w:date="2022-08-01T19:57:00Z">
        <w:r w:rsidR="00A44C14">
          <w:t xml:space="preserve">was </w:t>
        </w:r>
      </w:ins>
      <w:ins w:id="1120" w:author="Chen Heller" w:date="2022-08-01T19:38:00Z">
        <w:r w:rsidR="009324CA">
          <w:t>given. After Classifying the targets, the participant</w:t>
        </w:r>
      </w:ins>
      <w:ins w:id="1121" w:author="Chen Heller" w:date="2022-08-10T11:59:00Z">
        <w:r w:rsidR="00475ACC">
          <w:t>s</w:t>
        </w:r>
      </w:ins>
      <w:ins w:id="1122" w:author="Chen Heller" w:date="2022-08-01T19:38:00Z">
        <w:r w:rsidR="009324CA">
          <w:t xml:space="preserve"> </w:t>
        </w:r>
      </w:ins>
      <w:ins w:id="1123" w:author="Chen Heller" w:date="2022-08-01T19:57:00Z">
        <w:r w:rsidR="00A44C14">
          <w:t xml:space="preserve">were </w:t>
        </w:r>
      </w:ins>
      <w:ins w:id="1124" w:author="Chen Heller" w:date="2022-08-01T19:38:00Z">
        <w:r w:rsidR="009324CA">
          <w:t xml:space="preserve">asked to recognize the prime </w:t>
        </w:r>
      </w:ins>
      <w:ins w:id="1125" w:author="Chen Heller" w:date="2022-08-01T19:58:00Z">
        <w:r w:rsidR="00A44C14">
          <w:t>out of two words as in previous experiments</w:t>
        </w:r>
      </w:ins>
      <w:ins w:id="1126" w:author="Chen Heller" w:date="2022-08-01T19:57:00Z">
        <w:r w:rsidR="00A44C14">
          <w:t xml:space="preserve">. </w:t>
        </w:r>
      </w:ins>
      <w:ins w:id="1127" w:author="Chen Heller" w:date="2022-08-01T19:38:00Z">
        <w:r w:rsidR="009324CA">
          <w:t xml:space="preserve">Response </w:t>
        </w:r>
      </w:ins>
      <w:ins w:id="1128" w:author="Chen Heller" w:date="2022-08-01T19:57:00Z">
        <w:r w:rsidR="00A44C14">
          <w:t xml:space="preserve">was </w:t>
        </w:r>
      </w:ins>
      <w:ins w:id="1129" w:author="Chen Heller" w:date="2022-08-01T19:38:00Z">
        <w:r w:rsidR="009324CA">
          <w:t xml:space="preserve">given in an identical fashion to the target classification task, within a </w:t>
        </w:r>
      </w:ins>
      <w:ins w:id="1130" w:author="Chen Heller" w:date="2022-08-10T12:22:00Z">
        <w:r w:rsidR="001E0127">
          <w:t>seven second</w:t>
        </w:r>
      </w:ins>
      <w:ins w:id="1131" w:author="Chen Heller" w:date="2022-08-01T19:38:00Z">
        <w:r w:rsidR="009324CA">
          <w:t xml:space="preserve"> response window.</w:t>
        </w:r>
      </w:ins>
      <w:ins w:id="1132" w:author="Chen Heller" w:date="2022-08-01T19:24:00Z">
        <w:r w:rsidRPr="00400416">
          <w:t xml:space="preserve"> Finally, a subjective measure of prime awareness </w:t>
        </w:r>
        <w:r>
          <w:t xml:space="preserve">was </w:t>
        </w:r>
        <w:r w:rsidRPr="00400416">
          <w:t>taken, using the Perceptual Awareness Scale (PAS)</w:t>
        </w:r>
        <w:r>
          <w:t xml:space="preserve"> [ref]</w:t>
        </w:r>
        <w:r w:rsidRPr="00400416">
          <w:t>.</w:t>
        </w:r>
      </w:ins>
    </w:p>
    <w:p w14:paraId="4EAD180D" w14:textId="77777777" w:rsidR="005D549C" w:rsidRDefault="005D549C" w:rsidP="005D549C">
      <w:pPr>
        <w:pStyle w:val="Heading5"/>
        <w:bidi w:val="0"/>
        <w:rPr>
          <w:ins w:id="1133" w:author="Chen Heller" w:date="2022-08-04T11:48:00Z"/>
        </w:rPr>
      </w:pPr>
      <w:ins w:id="1134" w:author="Chen Heller" w:date="2022-08-04T11:48:00Z">
        <w:r>
          <w:t>Exclusion criteria</w:t>
        </w:r>
      </w:ins>
    </w:p>
    <w:p w14:paraId="7EE5F7A4" w14:textId="4085808C" w:rsidR="00CE190B" w:rsidRDefault="002004A9" w:rsidP="002004A9">
      <w:pPr>
        <w:pStyle w:val="NoSpacing"/>
        <w:bidi w:val="0"/>
        <w:rPr>
          <w:ins w:id="1135" w:author="Chen Heller" w:date="2022-08-04T11:58:00Z"/>
        </w:rPr>
      </w:pPr>
      <w:ins w:id="1136" w:author="Chen Heller" w:date="2022-08-04T11:55:00Z">
        <w:r>
          <w:t>The e</w:t>
        </w:r>
      </w:ins>
      <w:ins w:id="1137" w:author="Chen Heller" w:date="2022-08-04T11:58:00Z">
        <w:r w:rsidR="00A532C0">
          <w:t>x</w:t>
        </w:r>
      </w:ins>
      <w:ins w:id="1138" w:author="Chen Heller" w:date="2022-08-04T11:55:00Z">
        <w:r>
          <w:t xml:space="preserve">clusion criteria in the reaching session </w:t>
        </w:r>
        <w:proofErr w:type="gramStart"/>
        <w:r>
          <w:t>was</w:t>
        </w:r>
        <w:proofErr w:type="gramEnd"/>
        <w:r>
          <w:t xml:space="preserve"> identical to that used in experiment two. </w:t>
        </w:r>
      </w:ins>
      <w:ins w:id="1139" w:author="Chen Heller" w:date="2022-08-04T11:56:00Z">
        <w:r w:rsidR="0098284E">
          <w:t xml:space="preserve">Additional exclusion criteria were used in the keyboard session where trials were excluded if </w:t>
        </w:r>
      </w:ins>
      <w:ins w:id="1140" w:author="Chen Heller" w:date="2022-08-04T11:57:00Z">
        <w:r w:rsidR="0098284E">
          <w:t xml:space="preserve">no response was given or if it was given </w:t>
        </w:r>
      </w:ins>
      <w:ins w:id="1141" w:author="Chen Heller" w:date="2022-08-04T11:58:00Z">
        <w:r w:rsidR="00CE190B">
          <w:t>less than 100ms or more than 740ms after target display.</w:t>
        </w:r>
      </w:ins>
    </w:p>
    <w:p w14:paraId="587FED17" w14:textId="58F1F161" w:rsidR="00681F69" w:rsidRDefault="00F655E1" w:rsidP="00F655E1">
      <w:pPr>
        <w:pStyle w:val="Heading4"/>
        <w:bidi w:val="0"/>
        <w:rPr>
          <w:ins w:id="1142" w:author="Chen Heller" w:date="2022-08-01T12:37:00Z"/>
        </w:rPr>
      </w:pPr>
      <w:ins w:id="1143" w:author="Chen Heller" w:date="2022-08-01T12:37:00Z">
        <w:r>
          <w:t>Results</w:t>
        </w:r>
      </w:ins>
    </w:p>
    <w:p w14:paraId="54C5EDC1" w14:textId="29D7CF12" w:rsidR="00F655E1" w:rsidRDefault="00F655E1" w:rsidP="00F655E1">
      <w:pPr>
        <w:pStyle w:val="Heading4"/>
        <w:bidi w:val="0"/>
        <w:rPr>
          <w:ins w:id="1144" w:author="Chen Heller" w:date="2022-08-01T12:37:00Z"/>
        </w:rPr>
      </w:pPr>
      <w:ins w:id="1145" w:author="Chen Heller" w:date="2022-08-01T12:37:00Z">
        <w:r>
          <w:t>Discussion</w:t>
        </w:r>
      </w:ins>
    </w:p>
    <w:p w14:paraId="572FB0FE" w14:textId="77777777" w:rsidR="00F655E1" w:rsidRPr="00F655E1" w:rsidRDefault="00F655E1">
      <w:pPr>
        <w:pStyle w:val="NoSpacing"/>
        <w:bidi w:val="0"/>
        <w:pPrChange w:id="1146" w:author="Chen Heller" w:date="2022-08-01T12:37:00Z">
          <w:pPr>
            <w:pStyle w:val="Heading3"/>
            <w:bidi w:val="0"/>
          </w:pPr>
        </w:pPrChange>
      </w:pPr>
    </w:p>
    <w:p w14:paraId="0950B412" w14:textId="03E72DD0" w:rsidR="00E668B7" w:rsidRDefault="0001046E" w:rsidP="00E668B7">
      <w:pPr>
        <w:pStyle w:val="Heading3"/>
        <w:bidi w:val="0"/>
      </w:pPr>
      <w:r>
        <w:lastRenderedPageBreak/>
        <w:t xml:space="preserve">General </w:t>
      </w:r>
      <w:r w:rsidR="00E668B7">
        <w:t>Discussion</w:t>
      </w:r>
    </w:p>
    <w:p w14:paraId="427CBA21" w14:textId="7132484C" w:rsidR="00357AB1" w:rsidRDefault="006077E3" w:rsidP="00752304">
      <w:pPr>
        <w:pStyle w:val="NoSpacing"/>
        <w:bidi w:val="0"/>
        <w:rPr>
          <w:ins w:id="1147" w:author="Chen Heller" w:date="2022-08-04T14:01:00Z"/>
        </w:rPr>
      </w:pPr>
      <w:ins w:id="1148" w:author="Chen Heller" w:date="2022-08-04T12:40:00Z">
        <w:r>
          <w:t xml:space="preserve">We set out to examine if </w:t>
        </w:r>
      </w:ins>
      <w:ins w:id="1149" w:author="Chen Heller" w:date="2022-08-04T12:42:00Z">
        <w:r w:rsidR="00021EDA">
          <w:t xml:space="preserve">motion tracking </w:t>
        </w:r>
        <w:r w:rsidR="00744CAA">
          <w:t xml:space="preserve">can </w:t>
        </w:r>
      </w:ins>
      <w:ins w:id="1150" w:author="Chen Heller" w:date="2022-08-10T12:38:00Z">
        <w:r w:rsidR="00A92079">
          <w:t xml:space="preserve">serve as a solution for the </w:t>
        </w:r>
      </w:ins>
      <w:ins w:id="1151" w:author="Chen Heller" w:date="2022-08-04T12:42:00Z">
        <w:r w:rsidR="00744CAA">
          <w:t xml:space="preserve">small effect sizes </w:t>
        </w:r>
      </w:ins>
      <w:ins w:id="1152" w:author="Chen Heller" w:date="2022-08-10T12:38:00Z">
        <w:r w:rsidR="00A92079">
          <w:t xml:space="preserve">that are usually found </w:t>
        </w:r>
      </w:ins>
      <w:ins w:id="1153" w:author="Chen Heller" w:date="2022-08-04T12:42:00Z">
        <w:r w:rsidR="00744CAA">
          <w:t xml:space="preserve">in </w:t>
        </w:r>
      </w:ins>
      <w:ins w:id="1154" w:author="Chen Heller" w:date="2022-08-04T12:43:00Z">
        <w:r w:rsidR="00744CAA">
          <w:t>the field of unconscious processing</w:t>
        </w:r>
      </w:ins>
      <w:ins w:id="1155" w:author="Chen Heller" w:date="2022-08-10T12:38:00Z">
        <w:r w:rsidR="00A92079">
          <w:t xml:space="preserve">. </w:t>
        </w:r>
      </w:ins>
      <w:ins w:id="1156" w:author="Chen Heller" w:date="2022-08-10T12:39:00Z">
        <w:r w:rsidR="00D75BF8">
          <w:t>Increased sensitivity to unconscious effects will a</w:t>
        </w:r>
      </w:ins>
      <w:ins w:id="1157" w:author="Chen Heller" w:date="2022-08-04T12:43:00Z">
        <w:r w:rsidR="0099773D">
          <w:t xml:space="preserve">llow to </w:t>
        </w:r>
        <w:r w:rsidR="00744CAA">
          <w:t xml:space="preserve">settle </w:t>
        </w:r>
      </w:ins>
      <w:ins w:id="1158" w:author="Chen Heller" w:date="2022-08-10T12:39:00Z">
        <w:r w:rsidR="00D75BF8">
          <w:t xml:space="preserve">the </w:t>
        </w:r>
      </w:ins>
      <w:proofErr w:type="gramStart"/>
      <w:ins w:id="1159" w:author="Chen Heller" w:date="2022-08-04T12:43:00Z">
        <w:r w:rsidR="0099773D">
          <w:t>long lasting</w:t>
        </w:r>
        <w:proofErr w:type="gramEnd"/>
        <w:r w:rsidR="0099773D">
          <w:t xml:space="preserve"> debate</w:t>
        </w:r>
      </w:ins>
      <w:ins w:id="1160" w:author="Chen Heller" w:date="2022-08-04T12:44:00Z">
        <w:r w:rsidR="00222361">
          <w:t xml:space="preserve"> </w:t>
        </w:r>
      </w:ins>
      <w:ins w:id="1161" w:author="Chen Heller" w:date="2022-08-04T12:43:00Z">
        <w:r w:rsidR="0099773D">
          <w:t xml:space="preserve">about the </w:t>
        </w:r>
      </w:ins>
      <w:ins w:id="1162" w:author="Chen Heller" w:date="2022-08-04T12:44:00Z">
        <w:r w:rsidR="0099773D">
          <w:t xml:space="preserve">extent of </w:t>
        </w:r>
        <w:r w:rsidR="00222361">
          <w:t>unconscious</w:t>
        </w:r>
        <w:r w:rsidR="0099773D">
          <w:t xml:space="preserve"> processing</w:t>
        </w:r>
      </w:ins>
      <w:ins w:id="1163" w:author="Chen Heller" w:date="2022-08-04T12:43:00Z">
        <w:r w:rsidR="00744CAA">
          <w:t>.</w:t>
        </w:r>
      </w:ins>
      <w:ins w:id="1164" w:author="Chen Heller" w:date="2022-08-04T12:44:00Z">
        <w:r w:rsidR="00222361">
          <w:t xml:space="preserve"> </w:t>
        </w:r>
      </w:ins>
      <w:ins w:id="1165" w:author="Chen Heller" w:date="2022-08-10T12:37:00Z">
        <w:r w:rsidR="0074112D">
          <w:t xml:space="preserve">To </w:t>
        </w:r>
      </w:ins>
      <w:ins w:id="1166" w:author="Chen Heller" w:date="2022-08-10T12:39:00Z">
        <w:r w:rsidR="00D75BF8">
          <w:t xml:space="preserve">do so </w:t>
        </w:r>
      </w:ins>
      <w:ins w:id="1167" w:author="Chen Heller" w:date="2022-08-04T12:44:00Z">
        <w:r w:rsidR="00222361">
          <w:t xml:space="preserve">we </w:t>
        </w:r>
      </w:ins>
      <w:ins w:id="1168" w:author="Chen Heller" w:date="2022-08-04T12:47:00Z">
        <w:r w:rsidR="00BE12DD">
          <w:t>used</w:t>
        </w:r>
      </w:ins>
      <w:ins w:id="1169" w:author="Chen Heller" w:date="2022-08-04T12:44:00Z">
        <w:r w:rsidR="00222361">
          <w:t xml:space="preserve"> a classical</w:t>
        </w:r>
      </w:ins>
      <w:ins w:id="1170" w:author="Chen Heller" w:date="2022-08-04T12:45:00Z">
        <w:r w:rsidR="00222361">
          <w:t xml:space="preserve"> </w:t>
        </w:r>
      </w:ins>
      <w:ins w:id="1171" w:author="Chen Heller" w:date="2022-08-04T12:48:00Z">
        <w:r w:rsidR="00BE12DD">
          <w:t xml:space="preserve">semantic </w:t>
        </w:r>
      </w:ins>
      <w:ins w:id="1172" w:author="Chen Heller" w:date="2022-08-04T12:45:00Z">
        <w:r w:rsidR="00222361">
          <w:t xml:space="preserve">priming paradigm </w:t>
        </w:r>
        <w:r w:rsidR="00F67F9D">
          <w:t xml:space="preserve">that was </w:t>
        </w:r>
      </w:ins>
      <w:ins w:id="1173" w:author="Chen Heller" w:date="2022-08-04T12:46:00Z">
        <w:r w:rsidR="00F67F9D">
          <w:t xml:space="preserve">previously used </w:t>
        </w:r>
      </w:ins>
      <w:ins w:id="1174" w:author="Chen Heller" w:date="2022-08-04T12:45:00Z">
        <w:r w:rsidR="00222361">
          <w:t>b</w:t>
        </w:r>
        <w:r w:rsidR="00F67F9D">
          <w:t>y</w:t>
        </w:r>
        <w:r w:rsidR="00222361">
          <w:t xml:space="preserve"> </w:t>
        </w:r>
        <w:proofErr w:type="spellStart"/>
        <w:r w:rsidR="00222361">
          <w:t>Dehaene</w:t>
        </w:r>
        <w:proofErr w:type="spellEnd"/>
        <w:r w:rsidR="00222361">
          <w:t xml:space="preserve"> and colleagues [ref]</w:t>
        </w:r>
      </w:ins>
      <w:ins w:id="1175" w:author="Chen Heller" w:date="2022-08-04T12:46:00Z">
        <w:r w:rsidR="00F67F9D">
          <w:t xml:space="preserve"> and </w:t>
        </w:r>
      </w:ins>
      <w:ins w:id="1176" w:author="Chen Heller" w:date="2022-08-10T12:40:00Z">
        <w:r w:rsidR="00D75BF8">
          <w:t xml:space="preserve">was </w:t>
        </w:r>
      </w:ins>
      <w:ins w:id="1177" w:author="Chen Heller" w:date="2022-08-04T12:46:00Z">
        <w:r w:rsidR="00F67F9D">
          <w:t xml:space="preserve">proven to </w:t>
        </w:r>
      </w:ins>
      <w:ins w:id="1178" w:author="Chen Heller" w:date="2022-08-10T12:40:00Z">
        <w:r w:rsidR="00744ACC">
          <w:t xml:space="preserve">exhibit </w:t>
        </w:r>
      </w:ins>
      <w:ins w:id="1179" w:author="Chen Heller" w:date="2022-08-04T12:46:00Z">
        <w:r w:rsidR="00F67F9D">
          <w:t xml:space="preserve">extensive </w:t>
        </w:r>
      </w:ins>
      <w:ins w:id="1180" w:author="Chen Heller" w:date="2022-08-10T12:40:00Z">
        <w:r w:rsidR="00D939A4">
          <w:t xml:space="preserve">unconscious </w:t>
        </w:r>
      </w:ins>
      <w:ins w:id="1181" w:author="Chen Heller" w:date="2022-08-04T12:46:00Z">
        <w:r w:rsidR="00F67F9D">
          <w:t>effects.</w:t>
        </w:r>
      </w:ins>
      <w:ins w:id="1182" w:author="Chen Heller" w:date="2022-08-04T12:48:00Z">
        <w:r w:rsidR="00D22679">
          <w:t xml:space="preserve"> </w:t>
        </w:r>
      </w:ins>
      <w:ins w:id="1183" w:author="Chen Heller" w:date="2022-08-10T12:40:00Z">
        <w:r w:rsidR="00D939A4">
          <w:t xml:space="preserve">Our </w:t>
        </w:r>
      </w:ins>
      <w:ins w:id="1184" w:author="Chen Heller" w:date="2022-08-04T12:50:00Z">
        <w:r w:rsidR="00AA1FB5">
          <w:t xml:space="preserve">first experiment </w:t>
        </w:r>
      </w:ins>
      <w:ins w:id="1185" w:author="Chen Heller" w:date="2022-08-10T12:41:00Z">
        <w:r w:rsidR="00087496">
          <w:t xml:space="preserve">required participants to make a semantic judgment regarding a target stimulus that was preceded by a </w:t>
        </w:r>
      </w:ins>
      <w:ins w:id="1186" w:author="Chen Heller" w:date="2022-08-10T12:42:00Z">
        <w:r w:rsidR="009502F2">
          <w:t xml:space="preserve">congruent/incongruent </w:t>
        </w:r>
      </w:ins>
      <w:ins w:id="1187" w:author="Chen Heller" w:date="2022-08-10T12:41:00Z">
        <w:r w:rsidR="00087496">
          <w:t xml:space="preserve">subliminal prime. </w:t>
        </w:r>
      </w:ins>
      <w:ins w:id="1188" w:author="Chen Heller" w:date="2022-08-10T12:42:00Z">
        <w:r w:rsidR="009502F2">
          <w:t xml:space="preserve">Analysis of the </w:t>
        </w:r>
      </w:ins>
      <w:ins w:id="1189" w:author="Chen Heller" w:date="2022-08-10T12:41:00Z">
        <w:r w:rsidR="007B11A5">
          <w:t xml:space="preserve">results </w:t>
        </w:r>
      </w:ins>
      <w:ins w:id="1190" w:author="Chen Heller" w:date="2022-08-04T12:50:00Z">
        <w:r w:rsidR="00AA1FB5">
          <w:t xml:space="preserve">revealed a </w:t>
        </w:r>
      </w:ins>
      <w:ins w:id="1191" w:author="Chen Heller" w:date="2022-08-10T12:42:00Z">
        <w:r w:rsidR="009502F2">
          <w:t xml:space="preserve">hint </w:t>
        </w:r>
      </w:ins>
      <w:ins w:id="1192" w:author="Chen Heller" w:date="2022-08-04T12:50:00Z">
        <w:r w:rsidR="00AA1FB5">
          <w:t xml:space="preserve">of unconscious processing </w:t>
        </w:r>
      </w:ins>
      <w:ins w:id="1193" w:author="Chen Heller" w:date="2022-08-10T12:44:00Z">
        <w:r w:rsidR="00306477">
          <w:t xml:space="preserve">only in the reach area variable which was smaller for </w:t>
        </w:r>
      </w:ins>
      <w:ins w:id="1194" w:author="Chen Heller" w:date="2022-08-04T12:50:00Z">
        <w:r w:rsidR="00EB4AAC">
          <w:t>in</w:t>
        </w:r>
        <w:r w:rsidR="00AA1FB5">
          <w:t xml:space="preserve">congruent </w:t>
        </w:r>
      </w:ins>
      <w:ins w:id="1195" w:author="Chen Heller" w:date="2022-08-10T12:44:00Z">
        <w:r w:rsidR="00306477">
          <w:t>trials</w:t>
        </w:r>
      </w:ins>
      <w:ins w:id="1196" w:author="Chen Heller" w:date="2022-08-04T12:50:00Z">
        <w:r w:rsidR="00EB4AAC">
          <w:t>.</w:t>
        </w:r>
      </w:ins>
      <w:ins w:id="1197" w:author="Chen Heller" w:date="2022-08-04T12:51:00Z">
        <w:r w:rsidR="006B195B">
          <w:t xml:space="preserve"> </w:t>
        </w:r>
      </w:ins>
      <w:ins w:id="1198" w:author="Chen Heller" w:date="2022-08-10T12:59:00Z">
        <w:r w:rsidR="008D25F7">
          <w:t>Since this experiment allowed for relativel</w:t>
        </w:r>
      </w:ins>
      <w:ins w:id="1199" w:author="Chen Heller" w:date="2022-08-10T13:00:00Z">
        <w:r w:rsidR="00323D22">
          <w:t>y</w:t>
        </w:r>
      </w:ins>
      <w:ins w:id="1200" w:author="Chen Heller" w:date="2022-08-10T12:59:00Z">
        <w:r w:rsidR="008D25F7">
          <w:t xml:space="preserve"> slow responses, it was suspected that the prime's activity is diluted before th</w:t>
        </w:r>
      </w:ins>
      <w:ins w:id="1201" w:author="Chen Heller" w:date="2022-08-10T13:00:00Z">
        <w:r w:rsidR="008D25F7">
          <w:t xml:space="preserve">e movement is initiated, which explains why a </w:t>
        </w:r>
        <w:r w:rsidR="00323D22">
          <w:t xml:space="preserve">robust </w:t>
        </w:r>
        <w:r w:rsidR="008D25F7">
          <w:t>congruency effect was not observed</w:t>
        </w:r>
        <w:r w:rsidR="008D25F7" w:rsidRPr="00B61294">
          <w:t>.</w:t>
        </w:r>
      </w:ins>
      <w:ins w:id="1202" w:author="Chen Heller" w:date="2022-08-04T12:52:00Z">
        <w:r w:rsidR="00580E74" w:rsidRPr="00B61294">
          <w:t xml:space="preserve"> </w:t>
        </w:r>
      </w:ins>
      <w:ins w:id="1203" w:author="Chen Heller" w:date="2022-08-04T12:54:00Z">
        <w:r w:rsidR="006039DB" w:rsidRPr="00B61294">
          <w:t>S</w:t>
        </w:r>
      </w:ins>
      <w:ins w:id="1204" w:author="Chen Heller" w:date="2022-08-04T12:52:00Z">
        <w:r w:rsidR="00580E74" w:rsidRPr="00B61294">
          <w:t xml:space="preserve">upportive </w:t>
        </w:r>
      </w:ins>
      <w:ins w:id="1205" w:author="Chen Heller" w:date="2022-08-04T12:54:00Z">
        <w:r w:rsidR="006039DB" w:rsidRPr="00B61294">
          <w:t xml:space="preserve">evidence for this assumption was provided by </w:t>
        </w:r>
      </w:ins>
      <w:ins w:id="1206" w:author="Chen Heller" w:date="2022-08-04T12:52:00Z">
        <w:r w:rsidR="00580E74" w:rsidRPr="00B61294">
          <w:t xml:space="preserve">the </w:t>
        </w:r>
      </w:ins>
      <w:ins w:id="1207" w:author="Chen Heller" w:date="2022-08-04T12:54:00Z">
        <w:r w:rsidR="006039DB" w:rsidRPr="00B61294">
          <w:t xml:space="preserve">longer </w:t>
        </w:r>
      </w:ins>
      <w:ins w:id="1208" w:author="Chen Heller" w:date="2022-08-04T12:53:00Z">
        <w:r w:rsidR="000550D8" w:rsidRPr="00B61294">
          <w:t xml:space="preserve">movement onset times </w:t>
        </w:r>
      </w:ins>
      <w:ins w:id="1209" w:author="Chen Heller" w:date="2022-08-10T13:03:00Z">
        <w:r w:rsidR="00C16EC3" w:rsidRPr="00B61294">
          <w:t>in incongruent trials</w:t>
        </w:r>
        <w:r w:rsidR="00C16EC3">
          <w:t xml:space="preserve">, </w:t>
        </w:r>
      </w:ins>
      <w:ins w:id="1210" w:author="Chen Heller" w:date="2022-08-04T12:53:00Z">
        <w:r w:rsidR="000550D8" w:rsidRPr="00B61294">
          <w:t>but not movement durations</w:t>
        </w:r>
        <w:r w:rsidR="000550D8">
          <w:t>.</w:t>
        </w:r>
      </w:ins>
      <w:ins w:id="1211" w:author="Chen Heller" w:date="2022-08-10T13:04:00Z">
        <w:r w:rsidR="00752304">
          <w:t xml:space="preserve"> </w:t>
        </w:r>
      </w:ins>
      <w:ins w:id="1212" w:author="Chen Heller" w:date="2022-08-04T12:56:00Z">
        <w:r w:rsidR="008A7E60">
          <w:t xml:space="preserve">For the unconscious effect to be reflected in the movement </w:t>
        </w:r>
      </w:ins>
      <w:ins w:id="1213" w:author="Chen Heller" w:date="2022-08-10T13:03:00Z">
        <w:r w:rsidR="008F519E">
          <w:t xml:space="preserve">trajectory </w:t>
        </w:r>
      </w:ins>
      <w:ins w:id="1214" w:author="Chen Heller" w:date="2022-08-04T12:56:00Z">
        <w:r w:rsidR="008A7E60">
          <w:t xml:space="preserve">instead of the </w:t>
        </w:r>
      </w:ins>
      <w:ins w:id="1215" w:author="Chen Heller" w:date="2022-08-10T13:03:00Z">
        <w:r w:rsidR="008F519E">
          <w:t>movement onset</w:t>
        </w:r>
      </w:ins>
      <w:ins w:id="1216" w:author="Chen Heller" w:date="2022-08-04T12:56:00Z">
        <w:r w:rsidR="008A7E60">
          <w:t xml:space="preserve">, it </w:t>
        </w:r>
      </w:ins>
      <w:ins w:id="1217" w:author="Chen Heller" w:date="2022-08-04T13:24:00Z">
        <w:r w:rsidR="00937D53">
          <w:t>is</w:t>
        </w:r>
      </w:ins>
      <w:ins w:id="1218" w:author="Chen Heller" w:date="2022-08-04T12:56:00Z">
        <w:r w:rsidR="008A7E60">
          <w:t xml:space="preserve"> </w:t>
        </w:r>
      </w:ins>
      <w:ins w:id="1219" w:author="Chen Heller" w:date="2022-08-10T12:52:00Z">
        <w:r w:rsidR="0052783A">
          <w:t xml:space="preserve">preferable that </w:t>
        </w:r>
      </w:ins>
      <w:ins w:id="1220" w:author="Chen Heller" w:date="2022-08-04T12:56:00Z">
        <w:r w:rsidR="008A7E60">
          <w:t xml:space="preserve">the </w:t>
        </w:r>
      </w:ins>
      <w:ins w:id="1221" w:author="Chen Heller" w:date="2022-08-04T12:57:00Z">
        <w:r w:rsidR="004557D5">
          <w:t xml:space="preserve">cognitive </w:t>
        </w:r>
      </w:ins>
      <w:ins w:id="1222" w:author="Chen Heller" w:date="2022-08-04T12:56:00Z">
        <w:r w:rsidR="004557D5">
          <w:t xml:space="preserve">conflict </w:t>
        </w:r>
      </w:ins>
      <w:ins w:id="1223" w:author="Chen Heller" w:date="2022-08-04T12:57:00Z">
        <w:r w:rsidR="004557D5">
          <w:t xml:space="preserve">between the prime and the target </w:t>
        </w:r>
      </w:ins>
      <w:ins w:id="1224" w:author="Chen Heller" w:date="2022-08-10T12:52:00Z">
        <w:r w:rsidR="0052783A">
          <w:t xml:space="preserve">will </w:t>
        </w:r>
      </w:ins>
      <w:ins w:id="1225" w:author="Chen Heller" w:date="2022-08-04T12:57:00Z">
        <w:r w:rsidR="004557D5">
          <w:t xml:space="preserve">overlap with the reaching movement. </w:t>
        </w:r>
      </w:ins>
      <w:commentRangeStart w:id="1226"/>
      <w:ins w:id="1227" w:author="Chen Heller" w:date="2022-08-04T13:22:00Z">
        <w:r w:rsidR="00A649C5">
          <w:t>For this reason</w:t>
        </w:r>
      </w:ins>
      <w:ins w:id="1228" w:author="Chen Heller" w:date="2022-08-04T13:00:00Z">
        <w:r w:rsidR="00A84749">
          <w:t xml:space="preserve">, </w:t>
        </w:r>
      </w:ins>
      <w:ins w:id="1229" w:author="Chen Heller" w:date="2022-08-04T13:22:00Z">
        <w:r w:rsidR="00A649C5">
          <w:t xml:space="preserve">the </w:t>
        </w:r>
      </w:ins>
      <w:ins w:id="1230" w:author="Chen Heller" w:date="2022-08-04T13:25:00Z">
        <w:r w:rsidR="00937D53">
          <w:t xml:space="preserve">participants' </w:t>
        </w:r>
      </w:ins>
      <w:ins w:id="1231" w:author="Chen Heller" w:date="2022-08-04T13:22:00Z">
        <w:r w:rsidR="00A649C5">
          <w:t xml:space="preserve">response window </w:t>
        </w:r>
      </w:ins>
      <w:ins w:id="1232" w:author="Chen Heller" w:date="2022-08-10T13:04:00Z">
        <w:r w:rsidR="00752304">
          <w:t xml:space="preserve">in the second experiment </w:t>
        </w:r>
      </w:ins>
      <w:ins w:id="1233" w:author="Chen Heller" w:date="2022-08-04T13:22:00Z">
        <w:r w:rsidR="00A649C5">
          <w:t xml:space="preserve">was </w:t>
        </w:r>
      </w:ins>
      <w:ins w:id="1234" w:author="Chen Heller" w:date="2022-08-04T13:25:00Z">
        <w:r w:rsidR="00937D53">
          <w:t>diminished</w:t>
        </w:r>
      </w:ins>
      <w:ins w:id="1235" w:author="Chen Heller" w:date="2022-08-04T13:22:00Z">
        <w:r w:rsidR="00A649C5">
          <w:t xml:space="preserve"> and </w:t>
        </w:r>
      </w:ins>
      <w:ins w:id="1236" w:author="Chen Heller" w:date="2022-08-04T13:25:00Z">
        <w:r w:rsidR="00197E2C">
          <w:t>limitation</w:t>
        </w:r>
      </w:ins>
      <w:ins w:id="1237" w:author="Chen Heller" w:date="2022-08-04T13:26:00Z">
        <w:r w:rsidR="006125DD">
          <w:t>s</w:t>
        </w:r>
      </w:ins>
      <w:ins w:id="1238" w:author="Chen Heller" w:date="2022-08-04T13:25:00Z">
        <w:r w:rsidR="00197E2C">
          <w:t xml:space="preserve"> </w:t>
        </w:r>
      </w:ins>
      <w:ins w:id="1239" w:author="Chen Heller" w:date="2022-08-04T13:26:00Z">
        <w:r w:rsidR="006125DD">
          <w:t xml:space="preserve">were </w:t>
        </w:r>
      </w:ins>
      <w:ins w:id="1240" w:author="Chen Heller" w:date="2022-08-04T13:25:00Z">
        <w:r w:rsidR="00197E2C">
          <w:t xml:space="preserve">placed on their movement onset time </w:t>
        </w:r>
      </w:ins>
      <w:ins w:id="1241" w:author="Chen Heller" w:date="2022-08-04T13:26:00Z">
        <w:r w:rsidR="00197E2C">
          <w:t>and movement duration</w:t>
        </w:r>
      </w:ins>
      <w:commentRangeEnd w:id="1226"/>
      <w:ins w:id="1242" w:author="Chen Heller" w:date="2022-08-04T13:33:00Z">
        <w:r w:rsidR="008825D7">
          <w:rPr>
            <w:rStyle w:val="CommentReference"/>
          </w:rPr>
          <w:commentReference w:id="1226"/>
        </w:r>
      </w:ins>
      <w:ins w:id="1243" w:author="Chen Heller" w:date="2022-08-04T13:26:00Z">
        <w:r w:rsidR="00197E2C">
          <w:t>.</w:t>
        </w:r>
        <w:r w:rsidR="00EF5CF7">
          <w:t xml:space="preserve"> </w:t>
        </w:r>
      </w:ins>
      <w:ins w:id="1244" w:author="Chen Heller" w:date="2022-08-04T13:27:00Z">
        <w:r w:rsidR="0013439C">
          <w:t>Unfortunately, the strict timing constraint</w:t>
        </w:r>
      </w:ins>
      <w:ins w:id="1245" w:author="Chen Heller" w:date="2022-08-04T13:28:00Z">
        <w:r w:rsidR="0013439C">
          <w:t xml:space="preserve">s resulted in </w:t>
        </w:r>
      </w:ins>
      <w:ins w:id="1246" w:author="Chen Heller" w:date="2022-08-10T12:54:00Z">
        <w:r w:rsidR="001D4B10">
          <w:t>many</w:t>
        </w:r>
      </w:ins>
      <w:ins w:id="1247" w:author="Chen Heller" w:date="2022-08-04T13:28:00Z">
        <w:r w:rsidR="0013439C">
          <w:t xml:space="preserve"> excluded trials</w:t>
        </w:r>
      </w:ins>
      <w:ins w:id="1248" w:author="Chen Heller" w:date="2022-08-10T13:05:00Z">
        <w:r w:rsidR="00ED11A2">
          <w:t xml:space="preserve"> and </w:t>
        </w:r>
      </w:ins>
      <w:ins w:id="1249" w:author="Chen Heller" w:date="2022-08-10T13:06:00Z">
        <w:r w:rsidR="005272F3">
          <w:t xml:space="preserve">therefore </w:t>
        </w:r>
      </w:ins>
      <w:ins w:id="1250" w:author="Chen Heller" w:date="2022-08-04T13:29:00Z">
        <w:r w:rsidR="003302C8">
          <w:t xml:space="preserve">a </w:t>
        </w:r>
      </w:ins>
      <w:ins w:id="1251" w:author="Chen Heller" w:date="2022-08-04T13:31:00Z">
        <w:r w:rsidR="00007E7B">
          <w:t>significant congruency effect</w:t>
        </w:r>
      </w:ins>
      <w:ins w:id="1252" w:author="Chen Heller" w:date="2022-08-10T13:06:00Z">
        <w:r w:rsidR="005272F3">
          <w:t xml:space="preserve"> was not found</w:t>
        </w:r>
      </w:ins>
      <w:ins w:id="1253" w:author="Chen Heller" w:date="2022-08-04T13:31:00Z">
        <w:r w:rsidR="00007E7B">
          <w:t>. T</w:t>
        </w:r>
      </w:ins>
      <w:ins w:id="1254" w:author="Chen Heller" w:date="2022-08-04T13:32:00Z">
        <w:r w:rsidR="00007E7B">
          <w:t>o solve this problem, an additional training day was added</w:t>
        </w:r>
      </w:ins>
      <w:ins w:id="1255" w:author="Chen Heller" w:date="2022-08-04T13:33:00Z">
        <w:r w:rsidR="008825D7">
          <w:t xml:space="preserve"> </w:t>
        </w:r>
      </w:ins>
      <w:ins w:id="1256" w:author="Chen Heller" w:date="2022-08-04T13:34:00Z">
        <w:r w:rsidR="00C1575D">
          <w:t>in experiment three, which was intended to improve the participants' response speed</w:t>
        </w:r>
      </w:ins>
      <w:ins w:id="1257" w:author="Chen Heller" w:date="2022-08-10T13:15:00Z">
        <w:r w:rsidR="00573DDD">
          <w:t xml:space="preserve"> and increase the </w:t>
        </w:r>
        <w:proofErr w:type="gramStart"/>
        <w:r w:rsidR="00573DDD">
          <w:t>amount</w:t>
        </w:r>
        <w:proofErr w:type="gramEnd"/>
        <w:r w:rsidR="00573DDD">
          <w:t xml:space="preserve"> of </w:t>
        </w:r>
      </w:ins>
      <w:ins w:id="1258" w:author="Chen Heller" w:date="2022-08-10T13:16:00Z">
        <w:r w:rsidR="00573DDD">
          <w:t xml:space="preserve">valid </w:t>
        </w:r>
      </w:ins>
      <w:ins w:id="1259" w:author="Chen Heller" w:date="2022-08-10T13:15:00Z">
        <w:r w:rsidR="00573DDD">
          <w:t>trials</w:t>
        </w:r>
      </w:ins>
      <w:ins w:id="1260" w:author="Chen Heller" w:date="2022-08-04T13:34:00Z">
        <w:r w:rsidR="00C1575D">
          <w:t xml:space="preserve">. </w:t>
        </w:r>
      </w:ins>
      <w:ins w:id="1261" w:author="Chen Heller" w:date="2022-08-04T13:35:00Z">
        <w:r w:rsidR="00EC65EF">
          <w:t>Although the proportion of excluded trials did not decrease in the third experiment</w:t>
        </w:r>
      </w:ins>
      <w:ins w:id="1262" w:author="Chen Heller" w:date="2022-08-04T13:36:00Z">
        <w:r w:rsidR="00690756">
          <w:t xml:space="preserve">, the proportion each exclusion reason </w:t>
        </w:r>
      </w:ins>
      <w:ins w:id="1263" w:author="Chen Heller" w:date="2022-08-10T13:16:00Z">
        <w:r w:rsidR="00573DDD">
          <w:t xml:space="preserve">took </w:t>
        </w:r>
      </w:ins>
      <w:ins w:id="1264" w:author="Chen Heller" w:date="2022-08-04T13:37:00Z">
        <w:r w:rsidR="00690756">
          <w:t>did</w:t>
        </w:r>
      </w:ins>
      <w:ins w:id="1265" w:author="Chen Heller" w:date="2022-08-10T13:16:00Z">
        <w:r w:rsidR="00573DDD">
          <w:t xml:space="preserve"> change</w:t>
        </w:r>
      </w:ins>
      <w:ins w:id="1266" w:author="Chen Heller" w:date="2022-08-04T13:38:00Z">
        <w:r w:rsidR="00794AFA">
          <w:t>;</w:t>
        </w:r>
      </w:ins>
      <w:ins w:id="1267" w:author="Chen Heller" w:date="2022-08-04T13:37:00Z">
        <w:r w:rsidR="00690756">
          <w:t xml:space="preserve"> Interestingly the number </w:t>
        </w:r>
      </w:ins>
      <w:ins w:id="1268" w:author="Chen Heller" w:date="2022-08-04T13:38:00Z">
        <w:r w:rsidR="00794AFA">
          <w:t xml:space="preserve">of </w:t>
        </w:r>
      </w:ins>
      <w:ins w:id="1269" w:author="Chen Heller" w:date="2022-08-04T13:37:00Z">
        <w:r w:rsidR="006C33A3">
          <w:t xml:space="preserve">late responses decreased while the number of early, </w:t>
        </w:r>
        <w:proofErr w:type="gramStart"/>
        <w:r w:rsidR="006C33A3">
          <w:t>slow</w:t>
        </w:r>
        <w:proofErr w:type="gramEnd"/>
        <w:r w:rsidR="006C33A3">
          <w:t xml:space="preserve"> and incorrect responses increased. </w:t>
        </w:r>
      </w:ins>
      <w:ins w:id="1270" w:author="Chen Heller" w:date="2022-08-04T13:39:00Z">
        <w:r w:rsidR="00794AFA">
          <w:t xml:space="preserve">This pattern of results served as an </w:t>
        </w:r>
      </w:ins>
      <w:ins w:id="1271" w:author="Chen Heller" w:date="2022-08-04T13:53:00Z">
        <w:r w:rsidR="00606F74">
          <w:t>indication</w:t>
        </w:r>
      </w:ins>
      <w:ins w:id="1272" w:author="Chen Heller" w:date="2022-08-04T13:39:00Z">
        <w:r w:rsidR="00794AFA">
          <w:t xml:space="preserve"> of an undesired training effect: the </w:t>
        </w:r>
      </w:ins>
      <w:ins w:id="1273" w:author="Chen Heller" w:date="2022-08-04T13:53:00Z">
        <w:r w:rsidR="00606F74">
          <w:t>participants</w:t>
        </w:r>
      </w:ins>
      <w:ins w:id="1274" w:author="Chen Heller" w:date="2022-08-04T13:39:00Z">
        <w:r w:rsidR="00794AFA">
          <w:t xml:space="preserve"> mainly </w:t>
        </w:r>
      </w:ins>
      <w:ins w:id="1275" w:author="Chen Heller" w:date="2022-08-04T13:53:00Z">
        <w:r w:rsidR="00606F74">
          <w:t>focused</w:t>
        </w:r>
      </w:ins>
      <w:ins w:id="1276" w:author="Chen Heller" w:date="2022-08-04T13:39:00Z">
        <w:r w:rsidR="00794AFA">
          <w:t xml:space="preserve"> on </w:t>
        </w:r>
      </w:ins>
      <w:ins w:id="1277" w:author="Chen Heller" w:date="2022-08-10T13:16:00Z">
        <w:r w:rsidR="00E74B63">
          <w:t xml:space="preserve">hastening </w:t>
        </w:r>
      </w:ins>
      <w:ins w:id="1278" w:author="Chen Heller" w:date="2022-08-04T13:39:00Z">
        <w:r w:rsidR="00794AFA">
          <w:t xml:space="preserve">their responses, at the expense of </w:t>
        </w:r>
      </w:ins>
      <w:ins w:id="1279" w:author="Chen Heller" w:date="2022-08-04T13:40:00Z">
        <w:r w:rsidR="005724A8">
          <w:t xml:space="preserve">proper timing and </w:t>
        </w:r>
      </w:ins>
      <w:ins w:id="1280" w:author="Chen Heller" w:date="2022-08-04T13:39:00Z">
        <w:r w:rsidR="005724A8">
          <w:t>performance in the task</w:t>
        </w:r>
      </w:ins>
      <w:ins w:id="1281" w:author="Chen Heller" w:date="2022-08-04T13:40:00Z">
        <w:r w:rsidR="005724A8">
          <w:t xml:space="preserve">. </w:t>
        </w:r>
      </w:ins>
      <w:commentRangeStart w:id="1282"/>
      <w:ins w:id="1283" w:author="Chen Heller" w:date="2022-08-04T13:54:00Z">
        <w:r w:rsidR="00606F74">
          <w:t>Therefor</w:t>
        </w:r>
      </w:ins>
      <w:commentRangeEnd w:id="1282"/>
      <w:ins w:id="1284" w:author="Chen Heller" w:date="2022-08-04T14:03:00Z">
        <w:r w:rsidR="0065005E">
          <w:rPr>
            <w:rStyle w:val="CommentReference"/>
          </w:rPr>
          <w:commentReference w:id="1282"/>
        </w:r>
      </w:ins>
      <w:ins w:id="1285" w:author="Chen Heller" w:date="2022-08-04T13:54:00Z">
        <w:r w:rsidR="00606F74">
          <w:t xml:space="preserve"> in the fourth experiment the additional training day was discarded.</w:t>
        </w:r>
        <w:r w:rsidR="00F1732F">
          <w:t xml:space="preserve"> The goal of the </w:t>
        </w:r>
      </w:ins>
      <w:commentRangeStart w:id="1286"/>
      <w:ins w:id="1287" w:author="Chen Heller" w:date="2022-08-04T13:56:00Z">
        <w:r w:rsidR="00C4289A">
          <w:t xml:space="preserve">fourth </w:t>
        </w:r>
      </w:ins>
      <w:ins w:id="1288" w:author="Chen Heller" w:date="2022-08-04T13:55:00Z">
        <w:r w:rsidR="00F1732F">
          <w:t xml:space="preserve">experiment </w:t>
        </w:r>
      </w:ins>
      <w:commentRangeEnd w:id="1286"/>
      <w:ins w:id="1289" w:author="Chen Heller" w:date="2022-08-04T13:59:00Z">
        <w:r w:rsidR="00ED7ACA">
          <w:rPr>
            <w:rStyle w:val="CommentReference"/>
          </w:rPr>
          <w:commentReference w:id="1286"/>
        </w:r>
      </w:ins>
      <w:ins w:id="1290" w:author="Chen Heller" w:date="2022-08-04T13:55:00Z">
        <w:r w:rsidR="00F1732F">
          <w:t xml:space="preserve">was </w:t>
        </w:r>
      </w:ins>
      <w:ins w:id="1291" w:author="Chen Heller" w:date="2022-08-04T13:56:00Z">
        <w:r w:rsidR="00C4289A">
          <w:t>to examine if motion capture is superior to keyboard-RT when probing unconscious processing</w:t>
        </w:r>
      </w:ins>
      <w:ins w:id="1292" w:author="Chen Heller" w:date="2022-08-04T14:00:00Z">
        <w:r w:rsidR="00ED7ACA">
          <w:t xml:space="preserve">, consequently the experiment </w:t>
        </w:r>
        <w:r w:rsidR="00BE1280">
          <w:t>was comprised of a reaching session and a keyboard session that were run conse</w:t>
        </w:r>
      </w:ins>
      <w:ins w:id="1293" w:author="Chen Heller" w:date="2022-08-04T14:01:00Z">
        <w:r w:rsidR="000E11F0">
          <w:t>c</w:t>
        </w:r>
      </w:ins>
      <w:ins w:id="1294" w:author="Chen Heller" w:date="2022-08-04T14:00:00Z">
        <w:r w:rsidR="00BE1280">
          <w:t>utiv</w:t>
        </w:r>
      </w:ins>
      <w:ins w:id="1295" w:author="Chen Heller" w:date="2022-08-04T14:01:00Z">
        <w:r w:rsidR="000E11F0">
          <w:t>e</w:t>
        </w:r>
      </w:ins>
      <w:ins w:id="1296" w:author="Chen Heller" w:date="2022-08-04T14:00:00Z">
        <w:r w:rsidR="00BE1280">
          <w:t>ly.</w:t>
        </w:r>
      </w:ins>
    </w:p>
    <w:p w14:paraId="67BE7011" w14:textId="3C8A081A" w:rsidR="00E14238" w:rsidRDefault="00357AB1" w:rsidP="00357AB1">
      <w:pPr>
        <w:pStyle w:val="NoSpacing"/>
        <w:bidi w:val="0"/>
        <w:rPr>
          <w:ins w:id="1297" w:author="Chen Heller" w:date="2022-08-04T13:38:00Z"/>
        </w:rPr>
      </w:pPr>
      <w:ins w:id="1298" w:author="Chen Heller" w:date="2022-08-04T14:01:00Z">
        <w:r>
          <w:t>@@@ Write the results of experiment 4 @@@@</w:t>
        </w:r>
      </w:ins>
    </w:p>
    <w:p w14:paraId="135C9AF9" w14:textId="77777777" w:rsidR="00E50583" w:rsidRDefault="00E50583" w:rsidP="006C33A3">
      <w:pPr>
        <w:pStyle w:val="NoSpacing"/>
        <w:bidi w:val="0"/>
        <w:rPr>
          <w:ins w:id="1299" w:author="Chen Heller" w:date="2022-08-11T16:18:00Z"/>
        </w:rPr>
      </w:pPr>
    </w:p>
    <w:p w14:paraId="4441DCEB" w14:textId="77777777" w:rsidR="00E50583" w:rsidRDefault="00E50583" w:rsidP="00E50583">
      <w:pPr>
        <w:pStyle w:val="NoSpacing"/>
        <w:bidi w:val="0"/>
        <w:rPr>
          <w:ins w:id="1300" w:author="Chen Heller" w:date="2022-08-11T16:18:00Z"/>
        </w:rPr>
      </w:pPr>
      <w:ins w:id="1301" w:author="Chen Heller" w:date="2022-08-11T16:18:00Z">
        <w:r>
          <w:t>Ideas for content:</w:t>
        </w:r>
      </w:ins>
    </w:p>
    <w:p w14:paraId="65F15B58" w14:textId="08C1300F" w:rsidR="003D7FFB" w:rsidRDefault="00465F10" w:rsidP="00786884">
      <w:pPr>
        <w:pStyle w:val="NoSpacing"/>
        <w:numPr>
          <w:ilvl w:val="0"/>
          <w:numId w:val="11"/>
        </w:numPr>
        <w:bidi w:val="0"/>
        <w:rPr>
          <w:ins w:id="1302" w:author="Chen Heller" w:date="2022-08-14T08:00:00Z"/>
        </w:rPr>
      </w:pPr>
      <w:ins w:id="1303" w:author="Chen Heller" w:date="2022-08-11T16:49:00Z">
        <w:r>
          <w:t xml:space="preserve">Why </w:t>
        </w:r>
        <w:proofErr w:type="gramStart"/>
        <w:r>
          <w:t>we didn’t</w:t>
        </w:r>
        <w:proofErr w:type="gramEnd"/>
        <w:r>
          <w:t xml:space="preserve"> find effect?</w:t>
        </w:r>
      </w:ins>
    </w:p>
    <w:p w14:paraId="765D7401" w14:textId="63E6F1A3" w:rsidR="0080760E" w:rsidRDefault="0080760E" w:rsidP="0080760E">
      <w:pPr>
        <w:pStyle w:val="NoSpacing"/>
        <w:numPr>
          <w:ilvl w:val="1"/>
          <w:numId w:val="11"/>
        </w:numPr>
        <w:bidi w:val="0"/>
        <w:rPr>
          <w:ins w:id="1304" w:author="Chen Heller" w:date="2022-08-14T08:01:00Z"/>
        </w:rPr>
      </w:pPr>
      <w:ins w:id="1305" w:author="Chen Heller" w:date="2022-08-14T08:00:00Z">
        <w:r>
          <w:t xml:space="preserve">Reach area is measured across the averaged </w:t>
        </w:r>
        <w:proofErr w:type="spellStart"/>
        <w:r>
          <w:t>trajs</w:t>
        </w:r>
        <w:proofErr w:type="spellEnd"/>
        <w:r>
          <w:t>,</w:t>
        </w:r>
      </w:ins>
      <w:ins w:id="1306" w:author="Chen Heller" w:date="2022-08-14T08:01:00Z">
        <w:r>
          <w:t xml:space="preserve"> the averaging might be making the effect smaller? Maybe look at AUC?</w:t>
        </w:r>
      </w:ins>
    </w:p>
    <w:p w14:paraId="2DD0F33A" w14:textId="17325C0F" w:rsidR="0080760E" w:rsidRDefault="00535CED">
      <w:pPr>
        <w:pStyle w:val="NoSpacing"/>
        <w:numPr>
          <w:ilvl w:val="1"/>
          <w:numId w:val="11"/>
        </w:numPr>
        <w:bidi w:val="0"/>
        <w:rPr>
          <w:ins w:id="1307" w:author="Chen Heller" w:date="2022-08-11T17:21:00Z"/>
        </w:rPr>
        <w:pPrChange w:id="1308" w:author="Chen Heller" w:date="2022-08-14T08:01:00Z">
          <w:pPr>
            <w:pStyle w:val="NoSpacing"/>
            <w:numPr>
              <w:numId w:val="11"/>
            </w:numPr>
            <w:bidi w:val="0"/>
            <w:ind w:left="720" w:hanging="360"/>
          </w:pPr>
        </w:pPrChange>
      </w:pPr>
      <w:ins w:id="1309" w:author="Chen Heller" w:date="2022-08-14T08:01:00Z">
        <w:r>
          <w:t>Reaching is more stressful.</w:t>
        </w:r>
      </w:ins>
    </w:p>
    <w:p w14:paraId="6C1F463D" w14:textId="77777777" w:rsidR="003D7FFB" w:rsidRDefault="003D7FFB" w:rsidP="003D7FFB">
      <w:pPr>
        <w:pStyle w:val="NoSpacing"/>
        <w:numPr>
          <w:ilvl w:val="0"/>
          <w:numId w:val="11"/>
        </w:numPr>
        <w:bidi w:val="0"/>
        <w:rPr>
          <w:ins w:id="1310" w:author="Chen Heller" w:date="2022-08-11T17:21:00Z"/>
        </w:rPr>
      </w:pPr>
      <w:ins w:id="1311" w:author="Chen Heller" w:date="2022-08-11T17:21:00Z">
        <w:r>
          <w:t>What advantages does motion tracking still give (clustering)?</w:t>
        </w:r>
      </w:ins>
    </w:p>
    <w:p w14:paraId="1AE87795" w14:textId="410A54BD" w:rsidR="002E59C1" w:rsidRDefault="003D7FFB" w:rsidP="003D7FFB">
      <w:pPr>
        <w:pStyle w:val="NoSpacing"/>
        <w:numPr>
          <w:ilvl w:val="0"/>
          <w:numId w:val="11"/>
        </w:numPr>
        <w:bidi w:val="0"/>
        <w:rPr>
          <w:ins w:id="1312" w:author="Chen Heller" w:date="2022-08-11T16:50:00Z"/>
        </w:rPr>
      </w:pPr>
      <w:ins w:id="1313" w:author="Chen Heller" w:date="2022-08-11T17:22:00Z">
        <w:r>
          <w:t>When do significant clusters appear? Why do they appear in that point in time?</w:t>
        </w:r>
      </w:ins>
    </w:p>
    <w:p w14:paraId="0EE5A8F5" w14:textId="55B1250C" w:rsidR="00465F10" w:rsidRDefault="00D8035D">
      <w:pPr>
        <w:pStyle w:val="NoSpacing"/>
        <w:bidi w:val="0"/>
        <w:ind w:left="720"/>
        <w:rPr>
          <w:ins w:id="1314" w:author="Chen Heller" w:date="2022-08-11T16:50:00Z"/>
        </w:rPr>
        <w:pPrChange w:id="1315" w:author="Chen Heller" w:date="2022-08-11T17:22:00Z">
          <w:pPr>
            <w:pStyle w:val="NoSpacing"/>
            <w:numPr>
              <w:numId w:val="11"/>
            </w:numPr>
            <w:bidi w:val="0"/>
            <w:ind w:left="720" w:hanging="360"/>
          </w:pPr>
        </w:pPrChange>
      </w:pPr>
      <w:ins w:id="1316" w:author="Chen Heller" w:date="2022-08-11T16:50:00Z">
        <w:r>
          <w:t xml:space="preserve">Can't draw </w:t>
        </w:r>
      </w:ins>
      <w:ins w:id="1317" w:author="Chen Heller" w:date="2022-08-11T16:51:00Z">
        <w:r w:rsidR="002E59C1">
          <w:t xml:space="preserve">strict </w:t>
        </w:r>
      </w:ins>
      <w:ins w:id="1318" w:author="Chen Heller" w:date="2022-08-11T16:50:00Z">
        <w:r>
          <w:t>conclusions about the beginning or ending of the cluster</w:t>
        </w:r>
      </w:ins>
      <w:ins w:id="1319" w:author="Chen Heller" w:date="2022-08-11T17:22:00Z">
        <w:r w:rsidR="00061E5D">
          <w:t xml:space="preserve"> (because the permutation might be creating false end/start</w:t>
        </w:r>
      </w:ins>
      <w:ins w:id="1320" w:author="Chen Heller" w:date="2022-08-11T17:23:00Z">
        <w:r w:rsidR="00366077">
          <w:t xml:space="preserve">, </w:t>
        </w:r>
        <w:r w:rsidR="00366077">
          <w:rPr>
            <w:rFonts w:hint="cs"/>
            <w:rtl/>
          </w:rPr>
          <w:t>התא</w:t>
        </w:r>
      </w:ins>
      <w:ins w:id="1321" w:author="Chen Heller" w:date="2022-08-11T17:24:00Z">
        <w:r w:rsidR="00366077">
          <w:rPr>
            <w:rFonts w:hint="cs"/>
            <w:rtl/>
          </w:rPr>
          <w:t>בכות</w:t>
        </w:r>
        <w:r w:rsidR="00366077">
          <w:t>)</w:t>
        </w:r>
      </w:ins>
      <w:ins w:id="1322" w:author="Chen Heller" w:date="2022-08-11T16:51:00Z">
        <w:r w:rsidR="002E59C1">
          <w:t>. Try to find articles that discuss this.</w:t>
        </w:r>
      </w:ins>
    </w:p>
    <w:p w14:paraId="77CB7184" w14:textId="17CADD4A" w:rsidR="00741E03" w:rsidRDefault="00E07AC8" w:rsidP="00EF372E">
      <w:pPr>
        <w:pStyle w:val="NoSpacing"/>
        <w:numPr>
          <w:ilvl w:val="0"/>
          <w:numId w:val="11"/>
        </w:numPr>
        <w:bidi w:val="0"/>
        <w:rPr>
          <w:ins w:id="1323" w:author="Chen Heller" w:date="2022-08-11T16:56:00Z"/>
        </w:rPr>
      </w:pPr>
      <w:ins w:id="1324" w:author="Chen Heller" w:date="2022-08-11T16:19:00Z">
        <w:r w:rsidRPr="00EF372E">
          <w:lastRenderedPageBreak/>
          <w:t>high proportion of excluded subjects.</w:t>
        </w:r>
      </w:ins>
      <w:ins w:id="1325" w:author="Chen Heller" w:date="2022-08-11T17:24:00Z">
        <w:r w:rsidR="00EF372E" w:rsidRPr="00EF372E">
          <w:rPr>
            <w:rPrChange w:id="1326" w:author="Chen Heller" w:date="2022-08-11T17:25:00Z">
              <w:rPr>
                <w:b/>
                <w:bCs/>
              </w:rPr>
            </w:rPrChange>
          </w:rPr>
          <w:t xml:space="preserve"> Explain </w:t>
        </w:r>
      </w:ins>
      <w:ins w:id="1327" w:author="Chen Heller" w:date="2022-08-11T17:25:00Z">
        <w:r w:rsidR="00EF372E">
          <w:t xml:space="preserve">why this doesn't imply regression to the mean </w:t>
        </w:r>
        <w:r w:rsidR="00EF372E" w:rsidRPr="00EF372E">
          <w:t>(</w:t>
        </w:r>
      </w:ins>
      <w:ins w:id="1328" w:author="Chen Heller" w:date="2022-08-11T16:56:00Z">
        <w:r w:rsidR="00741E03" w:rsidRPr="00EF372E">
          <w:t xml:space="preserve">because no subjects were excluded due to </w:t>
        </w:r>
        <w:r w:rsidR="00526925" w:rsidRPr="00EF372E">
          <w:t xml:space="preserve">above chance performance in prime </w:t>
        </w:r>
        <w:proofErr w:type="spellStart"/>
        <w:r w:rsidR="00526925" w:rsidRPr="00EF372E">
          <w:t>recogriniton</w:t>
        </w:r>
        <w:proofErr w:type="spellEnd"/>
        <w:r w:rsidR="00526925" w:rsidRPr="00EF372E">
          <w:t xml:space="preserve"> measure.</w:t>
        </w:r>
      </w:ins>
      <w:ins w:id="1329" w:author="Chen Heller" w:date="2022-08-11T17:25:00Z">
        <w:r w:rsidR="00EF372E" w:rsidRPr="00EF372E">
          <w:rPr>
            <w:rPrChange w:id="1330" w:author="Chen Heller" w:date="2022-08-11T17:25:00Z">
              <w:rPr>
                <w:b/>
                <w:bCs/>
              </w:rPr>
            </w:rPrChange>
          </w:rPr>
          <w:t>)</w:t>
        </w:r>
      </w:ins>
    </w:p>
    <w:p w14:paraId="2ACA4F4A" w14:textId="77777777" w:rsidR="00E14238" w:rsidRDefault="00E14238" w:rsidP="00E14238">
      <w:pPr>
        <w:pStyle w:val="NoSpacing"/>
        <w:bidi w:val="0"/>
        <w:rPr>
          <w:ins w:id="1331" w:author="Chen Heller" w:date="2022-08-04T12:38:00Z"/>
        </w:rPr>
      </w:pPr>
    </w:p>
    <w:p w14:paraId="78A297DE" w14:textId="77777777" w:rsidR="00E14238" w:rsidRDefault="00E14238" w:rsidP="00E14238">
      <w:pPr>
        <w:pStyle w:val="NoSpacing"/>
        <w:bidi w:val="0"/>
        <w:rPr>
          <w:ins w:id="1332" w:author="Chen Heller" w:date="2022-08-04T12:38:00Z"/>
        </w:rPr>
      </w:pPr>
    </w:p>
    <w:p w14:paraId="67CEA801" w14:textId="08FD4DE9" w:rsidR="00584360" w:rsidRDefault="00584360" w:rsidP="00E14238">
      <w:pPr>
        <w:pStyle w:val="NoSpacing"/>
        <w:bidi w:val="0"/>
      </w:pPr>
      <w:r>
        <w:t>This paper claims averaging trajectories is wrong. Read it before the thesis test:</w:t>
      </w:r>
    </w:p>
    <w:p w14:paraId="7E101443" w14:textId="69AE2B22" w:rsidR="00584360" w:rsidRDefault="00584360" w:rsidP="00584360">
      <w:pPr>
        <w:pStyle w:val="NoSpacing"/>
        <w:bidi w:val="0"/>
        <w:rPr>
          <w:ins w:id="1333" w:author="Chen Heller" w:date="2022-08-03T08:45:00Z"/>
        </w:rPr>
      </w:pPr>
      <w:r w:rsidRPr="007C7E06">
        <w:t>Wulff</w:t>
      </w:r>
      <w:r>
        <w:t xml:space="preserve"> </w:t>
      </w:r>
      <w:r w:rsidRPr="007C7E06">
        <w:t>(2019). Mouse-tracking: Detecting types in movement trajectories</w:t>
      </w:r>
    </w:p>
    <w:p w14:paraId="59B9B8FA" w14:textId="3159695C" w:rsidR="009D454F" w:rsidRDefault="009D454F" w:rsidP="009D454F">
      <w:pPr>
        <w:pStyle w:val="NoSpacing"/>
        <w:bidi w:val="0"/>
        <w:rPr>
          <w:ins w:id="1334" w:author="Chen Heller" w:date="2022-08-03T08:45:00Z"/>
        </w:rPr>
      </w:pPr>
    </w:p>
    <w:p w14:paraId="4E2BB5AE" w14:textId="2C375026" w:rsidR="009D454F" w:rsidRDefault="009D454F" w:rsidP="009D454F">
      <w:pPr>
        <w:pStyle w:val="NoSpacing"/>
        <w:bidi w:val="0"/>
      </w:pPr>
      <w:ins w:id="1335" w:author="Chen Heller" w:date="2022-08-03T08:45:00Z">
        <w:r w:rsidRPr="009D454F">
          <w:t>Linking cognitive and reaching trajectories via intermittent movement control</w:t>
        </w:r>
        <w:r>
          <w:t xml:space="preserve"> – Friedman's paper that claims that the motor access to the cognitive processes is interm</w:t>
        </w:r>
      </w:ins>
      <w:ins w:id="1336" w:author="Chen Heller" w:date="2022-08-03T08:46:00Z">
        <w:r>
          <w:t xml:space="preserve">ittent instead of </w:t>
        </w:r>
        <w:r w:rsidR="002C148E">
          <w:t>continuous</w:t>
        </w:r>
        <w:r>
          <w:t xml:space="preserve">. This </w:t>
        </w:r>
        <w:r w:rsidR="002C148E">
          <w:t>could affect my experiment.</w:t>
        </w:r>
      </w:ins>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7E0765A8" w:rsidR="00E668B7" w:rsidRDefault="00E668B7" w:rsidP="00E668B7">
      <w:pPr>
        <w:pStyle w:val="NoSpacing"/>
        <w:bidi w:val="0"/>
      </w:pPr>
      <w:r w:rsidRPr="00E668B7">
        <w:t>Schmidt (2007). Measuring unconscious cognition: Beyond the zero-awareness criterion</w:t>
      </w:r>
    </w:p>
    <w:p w14:paraId="11F524F1" w14:textId="5C10BE6E" w:rsidR="00D65F7F" w:rsidDel="00C31A82" w:rsidRDefault="00D65F7F" w:rsidP="00D65F7F">
      <w:pPr>
        <w:pStyle w:val="NoSpacing"/>
        <w:bidi w:val="0"/>
        <w:rPr>
          <w:del w:id="1337" w:author="Chen Heller" w:date="2022-07-27T11:17:00Z"/>
        </w:rPr>
      </w:pPr>
    </w:p>
    <w:p w14:paraId="440AE1B6" w14:textId="77777777" w:rsidR="00C31A82" w:rsidRDefault="00C31A82" w:rsidP="00C31A82">
      <w:pPr>
        <w:pStyle w:val="NoSpacing"/>
        <w:bidi w:val="0"/>
        <w:rPr>
          <w:ins w:id="1338" w:author="Chen Heller" w:date="2022-07-27T11:17:00Z"/>
        </w:rPr>
      </w:pPr>
    </w:p>
    <w:p w14:paraId="1FB9FA1E" w14:textId="1A6E4B1A" w:rsidR="00100CB9" w:rsidRDefault="00100CB9" w:rsidP="00C31A82">
      <w:pPr>
        <w:pStyle w:val="NoSpacing"/>
        <w:bidi w:val="0"/>
      </w:pPr>
      <w:r w:rsidRPr="00C914B5">
        <w:rPr>
          <w:highlight w:val="yellow"/>
          <w:rPrChange w:id="1339" w:author="Chen Heller" w:date="2022-07-20T11:21:00Z">
            <w:rPr/>
          </w:rPrChange>
        </w:rPr>
        <w:t xml:space="preserve">Things to do before sending to </w:t>
      </w:r>
      <w:proofErr w:type="spellStart"/>
      <w:r w:rsidRPr="00C914B5">
        <w:rPr>
          <w:highlight w:val="yellow"/>
          <w:rPrChange w:id="1340" w:author="Chen Heller" w:date="2022-07-20T11:21:00Z">
            <w:rPr/>
          </w:rPrChange>
        </w:rPr>
        <w:t>Liad</w:t>
      </w:r>
      <w:proofErr w:type="spellEnd"/>
      <w:r w:rsidRPr="00C914B5">
        <w:rPr>
          <w:highlight w:val="yellow"/>
          <w:rPrChange w:id="1341" w:author="Chen Heller" w:date="2022-07-20T11:21:00Z">
            <w:rPr/>
          </w:rPrChange>
        </w:rPr>
        <w:t>:</w:t>
      </w:r>
    </w:p>
    <w:p w14:paraId="242647DD" w14:textId="108ACC44" w:rsidR="00C914B5" w:rsidRDefault="00C914B5" w:rsidP="00C914B5">
      <w:pPr>
        <w:pStyle w:val="NoSpacing"/>
        <w:numPr>
          <w:ilvl w:val="0"/>
          <w:numId w:val="12"/>
        </w:numPr>
        <w:bidi w:val="0"/>
        <w:rPr>
          <w:ins w:id="1342" w:author="Chen Heller" w:date="2022-08-04T12:39:00Z"/>
        </w:rPr>
      </w:pPr>
      <w:r>
        <w:t>Make sure "movement onset" is used only when describing the analysis, while movement initiation of beginning of movement is used when describing the timing limitations ("Too Early").</w:t>
      </w:r>
      <w:r w:rsidR="00ED0D0C">
        <w:t xml:space="preserve"> Do the same for offset.</w:t>
      </w:r>
    </w:p>
    <w:p w14:paraId="1F761972" w14:textId="77777777" w:rsidR="00E14238" w:rsidRDefault="00E14238" w:rsidP="00E14238">
      <w:pPr>
        <w:pStyle w:val="NoSpacing"/>
        <w:numPr>
          <w:ilvl w:val="0"/>
          <w:numId w:val="12"/>
        </w:numPr>
        <w:bidi w:val="0"/>
        <w:rPr>
          <w:ins w:id="1343" w:author="Chen Heller" w:date="2022-08-04T12:39:00Z"/>
        </w:rPr>
      </w:pPr>
      <w:ins w:id="1344" w:author="Chen Heller" w:date="2022-08-04T12:39:00Z">
        <w:r>
          <w:t xml:space="preserve">Convert all movement duration and reaction time results to </w:t>
        </w:r>
        <w:proofErr w:type="spellStart"/>
        <w:r>
          <w:t>ms.</w:t>
        </w:r>
        <w:proofErr w:type="spellEnd"/>
      </w:ins>
    </w:p>
    <w:p w14:paraId="37CAF444" w14:textId="285D8DDB" w:rsidR="00E14238" w:rsidRDefault="00A03283" w:rsidP="00E14238">
      <w:pPr>
        <w:pStyle w:val="NoSpacing"/>
        <w:numPr>
          <w:ilvl w:val="0"/>
          <w:numId w:val="12"/>
        </w:numPr>
        <w:bidi w:val="0"/>
      </w:pPr>
      <w:ins w:id="1345" w:author="Chen Heller" w:date="2022-08-09T13:59:00Z">
        <w:r>
          <w:t>Change "total traveled distance" to "traveled distance"</w:t>
        </w:r>
      </w:ins>
    </w:p>
    <w:sectPr w:rsidR="00E14238"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2"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3" w:author="Chen Heller" w:date="2022-07-28T08:18:00Z" w:initials="CH">
    <w:p w14:paraId="5E5BC323" w14:textId="77777777" w:rsidR="00FF2CE9" w:rsidRDefault="00FF2CE9" w:rsidP="001830B5">
      <w:pPr>
        <w:pStyle w:val="CommentText"/>
        <w:bidi w:val="0"/>
      </w:pPr>
      <w:r>
        <w:rPr>
          <w:rStyle w:val="CommentReference"/>
        </w:rPr>
        <w:annotationRef/>
      </w:r>
      <w:r>
        <w:t>Yes of course, the formatting will be done in the final version, it is just easier for me to do the writing in this format.</w:t>
      </w:r>
    </w:p>
  </w:comment>
  <w:comment w:id="4"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5"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6"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7"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8"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9"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10"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1"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2"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3"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4"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5"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6"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7"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8"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19"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1"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2"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84" w:author="Chen Heller" w:date="2022-06-26T10:54:00Z" w:initials="CH">
    <w:p w14:paraId="4BCB4E09" w14:textId="25FBBC09"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87"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88"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89"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90"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92"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91"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93"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94"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95" w:author="Chen Heller" w:date="2022-07-19T13:40:00Z" w:initials="CH">
    <w:p w14:paraId="01FE777A" w14:textId="77777777" w:rsidR="007A34B6" w:rsidRDefault="00BE3B54">
      <w:pPr>
        <w:pStyle w:val="CommentText"/>
        <w:bidi w:val="0"/>
      </w:pPr>
      <w:r>
        <w:rPr>
          <w:rStyle w:val="CommentReference"/>
        </w:rPr>
        <w:annotationRef/>
      </w:r>
      <w:r w:rsidR="007A34B6">
        <w:t>For Liad:</w:t>
      </w:r>
    </w:p>
    <w:p w14:paraId="4E739148" w14:textId="77777777" w:rsidR="007A34B6" w:rsidRDefault="007A34B6" w:rsidP="00FB1853">
      <w:pPr>
        <w:pStyle w:val="CommentText"/>
        <w:bidi w:val="0"/>
      </w:pPr>
      <w:r>
        <w:t>Liad what was your intention when adding this '[ref]'? I suppose you meant that I should add a paper that shows that decisions evolve over time right?</w:t>
      </w:r>
    </w:p>
  </w:comment>
  <w:comment w:id="98" w:author="Chen Heller" w:date="2022-06-28T10:05:00Z" w:initials="CH">
    <w:p w14:paraId="0DFB57FC" w14:textId="45B4090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99"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100"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101"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102"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103"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106"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107"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108"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109"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117"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172" w:author="Chen Heller" w:date="2022-06-28T15:14:00Z" w:initials="CH">
    <w:p w14:paraId="1A8DD659" w14:textId="5F388005"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232"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233"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261"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265" w:author="Liad Mudrik" w:date="2022-07-10T08:53:00Z" w:initials="LM">
    <w:p w14:paraId="1885CD94" w14:textId="23E63F15" w:rsidR="00D06351" w:rsidRDefault="00D06351" w:rsidP="00BF5929">
      <w:pPr>
        <w:bidi w:val="0"/>
      </w:pPr>
      <w:r>
        <w:rPr>
          <w:rStyle w:val="CommentReference"/>
        </w:rPr>
        <w:annotationRef/>
      </w:r>
      <w:r>
        <w:rPr>
          <w:sz w:val="20"/>
          <w:szCs w:val="20"/>
        </w:rPr>
        <w:t>?? not clear</w:t>
      </w:r>
    </w:p>
  </w:comment>
  <w:comment w:id="269"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270"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271"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272"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273"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294" w:author="Chen Heller" w:date="2022-06-29T17:56:00Z" w:initials="CH">
    <w:p w14:paraId="11A9C09E" w14:textId="44DCCF8A"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297"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299" w:author="Chen Heller" w:date="2022-07-20T10:34:00Z" w:initials="CH">
    <w:p w14:paraId="5632A9EC" w14:textId="77777777" w:rsidR="007A34B6" w:rsidRDefault="00433F9B">
      <w:pPr>
        <w:pStyle w:val="CommentText"/>
        <w:bidi w:val="0"/>
      </w:pPr>
      <w:r>
        <w:rPr>
          <w:rStyle w:val="CommentReference"/>
        </w:rPr>
        <w:annotationRef/>
      </w:r>
      <w:r w:rsidR="007A34B6">
        <w:t>For Liad:</w:t>
      </w:r>
    </w:p>
    <w:p w14:paraId="688CEFD3" w14:textId="77777777" w:rsidR="007A34B6" w:rsidRDefault="007A34B6" w:rsidP="00425BD3">
      <w:pPr>
        <w:pStyle w:val="CommentText"/>
        <w:bidi w:val="0"/>
      </w:pPr>
      <w:r>
        <w:t xml:space="preserve">IS this elaborated enough for the thesis? In the pre-reg there is another section that goes into further details. </w:t>
      </w:r>
    </w:p>
  </w:comment>
  <w:comment w:id="298" w:author="Chen Heller" w:date="2022-07-26T14:56:00Z" w:initials="CH">
    <w:p w14:paraId="2A89CA0E" w14:textId="50E3737C" w:rsidR="007A34B6" w:rsidRDefault="00640799">
      <w:pPr>
        <w:pStyle w:val="CommentText"/>
        <w:bidi w:val="0"/>
      </w:pPr>
      <w:r>
        <w:rPr>
          <w:rStyle w:val="CommentReference"/>
        </w:rPr>
        <w:annotationRef/>
      </w:r>
      <w:r w:rsidR="007A34B6">
        <w:t>For Liad:</w:t>
      </w:r>
    </w:p>
    <w:p w14:paraId="4F6F2531" w14:textId="77777777" w:rsidR="007A34B6" w:rsidRDefault="007A34B6" w:rsidP="00A16839">
      <w:pPr>
        <w:pStyle w:val="CommentText"/>
        <w:bidi w:val="0"/>
      </w:pPr>
      <w:r>
        <w:t>Should I keep this section separate from the results or integrate into them? (i.e., describe each variable before presenting its results).</w:t>
      </w:r>
    </w:p>
  </w:comment>
  <w:comment w:id="321" w:author="Chen Heller" w:date="2022-07-28T11:30:00Z" w:initials="CH">
    <w:p w14:paraId="3471839B" w14:textId="77777777" w:rsidR="007A34B6" w:rsidRDefault="009B63EB">
      <w:pPr>
        <w:pStyle w:val="CommentText"/>
        <w:bidi w:val="0"/>
      </w:pPr>
      <w:r>
        <w:rPr>
          <w:rStyle w:val="CommentReference"/>
        </w:rPr>
        <w:annotationRef/>
      </w:r>
      <w:r w:rsidR="007A34B6">
        <w:t>For Liad:</w:t>
      </w:r>
    </w:p>
    <w:p w14:paraId="25B1621D" w14:textId="77777777" w:rsidR="007A34B6" w:rsidRDefault="007A34B6" w:rsidP="003C7D98">
      <w:pPr>
        <w:pStyle w:val="CommentText"/>
        <w:bidi w:val="0"/>
      </w:pPr>
      <w:r>
        <w:t>Is this type of notation acceptable or should I specify each condition separately as I did with the total distance traveled?</w:t>
      </w:r>
    </w:p>
  </w:comment>
  <w:comment w:id="322" w:author="Chen Heller" w:date="2022-07-28T11:38:00Z" w:initials="CH">
    <w:p w14:paraId="04B854F8" w14:textId="77777777" w:rsidR="007A34B6" w:rsidRDefault="002C64BB">
      <w:pPr>
        <w:pStyle w:val="CommentText"/>
        <w:bidi w:val="0"/>
      </w:pPr>
      <w:r>
        <w:rPr>
          <w:rStyle w:val="CommentReference"/>
        </w:rPr>
        <w:annotationRef/>
      </w:r>
      <w:r w:rsidR="007A34B6">
        <w:t>For Liad:</w:t>
      </w:r>
    </w:p>
    <w:p w14:paraId="2EA04ED7" w14:textId="77777777" w:rsidR="007A34B6" w:rsidRDefault="007A34B6">
      <w:pPr>
        <w:pStyle w:val="CommentText"/>
        <w:bidi w:val="0"/>
      </w:pPr>
      <w:r>
        <w:t>Since the trajectory is normalized according to the Z axis I'm not sure what units should be used if any.</w:t>
      </w:r>
    </w:p>
    <w:p w14:paraId="56FD500B" w14:textId="77777777" w:rsidR="007A34B6" w:rsidRDefault="007A34B6">
      <w:pPr>
        <w:pStyle w:val="CommentText"/>
        <w:bidi w:val="0"/>
      </w:pPr>
    </w:p>
    <w:p w14:paraId="4EF489D7" w14:textId="77777777" w:rsidR="007A34B6" w:rsidRDefault="007A34B6">
      <w:pPr>
        <w:pStyle w:val="CommentText"/>
        <w:bidi w:val="0"/>
      </w:pPr>
      <w:r>
        <w:t>The Z axis's units are %path traveled,</w:t>
      </w:r>
    </w:p>
    <w:p w14:paraId="1658E0C3" w14:textId="77777777" w:rsidR="007A34B6" w:rsidRDefault="007A34B6">
      <w:pPr>
        <w:pStyle w:val="CommentText"/>
        <w:bidi w:val="0"/>
      </w:pPr>
      <w:r>
        <w:t>The X axis's units are meters.</w:t>
      </w:r>
    </w:p>
    <w:p w14:paraId="6AB362A4" w14:textId="77777777" w:rsidR="007A34B6" w:rsidRDefault="007A34B6">
      <w:pPr>
        <w:pStyle w:val="CommentText"/>
        <w:bidi w:val="0"/>
      </w:pPr>
    </w:p>
    <w:p w14:paraId="20210BDF" w14:textId="77777777" w:rsidR="007A34B6" w:rsidRDefault="007A34B6" w:rsidP="00924DAF">
      <w:pPr>
        <w:pStyle w:val="CommentText"/>
        <w:bidi w:val="0"/>
      </w:pPr>
      <w:r>
        <w:t>Reach area is X * Z.</w:t>
      </w:r>
    </w:p>
  </w:comment>
  <w:comment w:id="409" w:author="Chen Heller" w:date="2022-08-02T17:10:00Z" w:initials="CH">
    <w:p w14:paraId="637D35C4" w14:textId="6AED5AB1" w:rsidR="0002343C" w:rsidRDefault="0002343C">
      <w:pPr>
        <w:pStyle w:val="CommentText"/>
        <w:bidi w:val="0"/>
      </w:pPr>
      <w:r>
        <w:rPr>
          <w:rStyle w:val="CommentReference"/>
        </w:rPr>
        <w:annotationRef/>
      </w:r>
      <w:r>
        <w:t>Replicable Unconscious Semantic Priming:</w:t>
      </w:r>
      <w:r>
        <w:br/>
        <w:t>Look for: "Dilution of Priming Effects Across Latency and Accuracy Measures "</w:t>
      </w:r>
    </w:p>
    <w:p w14:paraId="48B543C6" w14:textId="77777777" w:rsidR="0002343C" w:rsidRDefault="0002343C" w:rsidP="003058CD">
      <w:pPr>
        <w:pStyle w:val="CommentText"/>
        <w:bidi w:val="0"/>
      </w:pPr>
    </w:p>
  </w:comment>
  <w:comment w:id="417" w:author="Chen Heller" w:date="2022-07-31T18:27:00Z" w:initials="CH">
    <w:p w14:paraId="07975B94" w14:textId="77777777" w:rsidR="00AE0722" w:rsidRDefault="00870A58" w:rsidP="00F77DB4">
      <w:pPr>
        <w:pStyle w:val="CommentText"/>
        <w:bidi w:val="0"/>
      </w:pPr>
      <w:r>
        <w:rPr>
          <w:rStyle w:val="CommentReference"/>
        </w:rPr>
        <w:annotationRef/>
      </w:r>
      <w:r w:rsidR="00AE0722">
        <w:t>Perhaps present some of the single subject results and show that the trajectories of some subjects did deviate in the expected direction</w:t>
      </w:r>
    </w:p>
  </w:comment>
  <w:comment w:id="826" w:author="Chen Heller" w:date="2022-08-09T15:07:00Z" w:initials="CH">
    <w:p w14:paraId="56330018" w14:textId="77777777" w:rsidR="00024935" w:rsidRDefault="00024935" w:rsidP="00BD0B70">
      <w:pPr>
        <w:pStyle w:val="CommentText"/>
        <w:bidi w:val="0"/>
      </w:pPr>
      <w:r>
        <w:rPr>
          <w:rStyle w:val="CommentReference"/>
        </w:rPr>
        <w:annotationRef/>
      </w:r>
      <w:r>
        <w:t>These are not significant, but the trend is clear.</w:t>
      </w:r>
    </w:p>
  </w:comment>
  <w:comment w:id="934" w:author="Chen Heller" w:date="2022-08-10T11:05:00Z" w:initials="CH">
    <w:p w14:paraId="7F9CB5FD" w14:textId="77777777" w:rsidR="004A4C41" w:rsidRDefault="004A4C41">
      <w:pPr>
        <w:pStyle w:val="CommentText"/>
        <w:bidi w:val="0"/>
      </w:pPr>
      <w:r>
        <w:rPr>
          <w:rStyle w:val="CommentReference"/>
        </w:rPr>
        <w:annotationRef/>
      </w:r>
      <w:r>
        <w:t>For Liad:</w:t>
      </w:r>
    </w:p>
    <w:p w14:paraId="229231AC" w14:textId="77777777" w:rsidR="004A4C41" w:rsidRDefault="004A4C41" w:rsidP="00EF1423">
      <w:pPr>
        <w:pStyle w:val="CommentText"/>
        <w:bidi w:val="0"/>
      </w:pPr>
      <w:r>
        <w:t>Should I test for the difference in RT between the practice day and the test day?</w:t>
      </w:r>
    </w:p>
  </w:comment>
  <w:comment w:id="1074" w:author="Chen Heller" w:date="2022-08-01T19:31:00Z" w:initials="CH">
    <w:p w14:paraId="6389CD98" w14:textId="5FB45122" w:rsidR="00C3291A" w:rsidRDefault="00D94A82">
      <w:pPr>
        <w:pStyle w:val="CommentText"/>
        <w:bidi w:val="0"/>
      </w:pPr>
      <w:r>
        <w:rPr>
          <w:rStyle w:val="CommentReference"/>
        </w:rPr>
        <w:annotationRef/>
      </w:r>
      <w:r w:rsidR="00C3291A">
        <w:t>For Liad:</w:t>
      </w:r>
    </w:p>
    <w:p w14:paraId="6B74EA3A" w14:textId="77777777" w:rsidR="00C3291A" w:rsidRDefault="00C3291A" w:rsidP="00186026">
      <w:pPr>
        <w:pStyle w:val="CommentText"/>
        <w:bidi w:val="0"/>
      </w:pPr>
      <w:r>
        <w:t>Should I be describing this again? It is mentioned in experiment one.</w:t>
      </w:r>
    </w:p>
  </w:comment>
  <w:comment w:id="1226" w:author="Chen Heller" w:date="2022-08-04T13:33:00Z" w:initials="CH">
    <w:p w14:paraId="625BF51C" w14:textId="1B684C79" w:rsidR="00ED7ACA" w:rsidRDefault="008825D7" w:rsidP="0091587A">
      <w:pPr>
        <w:pStyle w:val="CommentText"/>
        <w:bidi w:val="0"/>
      </w:pPr>
      <w:r>
        <w:rPr>
          <w:rStyle w:val="CommentReference"/>
        </w:rPr>
        <w:annotationRef/>
      </w:r>
      <w:r w:rsidR="00ED7ACA">
        <w:t>I did not mention adding another practice block, since it is mentioned in exp 2's introduction and doesn't seem relevant for this discussion.</w:t>
      </w:r>
    </w:p>
  </w:comment>
  <w:comment w:id="1282" w:author="Chen Heller" w:date="2022-08-04T14:03:00Z" w:initials="CH">
    <w:p w14:paraId="58384047" w14:textId="77777777" w:rsidR="0065005E" w:rsidRDefault="0065005E" w:rsidP="0035568C">
      <w:pPr>
        <w:pStyle w:val="CommentText"/>
        <w:bidi w:val="0"/>
      </w:pPr>
      <w:r>
        <w:rPr>
          <w:rStyle w:val="CommentReference"/>
        </w:rPr>
        <w:annotationRef/>
      </w:r>
      <w:r>
        <w:t>Should I mention the congruency effect that was found in the third experiment before starting to discuss the fourth experiment? Or is that not relevant for the flow of the discussion?</w:t>
      </w:r>
    </w:p>
  </w:comment>
  <w:comment w:id="1286" w:author="Chen Heller" w:date="2022-08-04T13:59:00Z" w:initials="CH">
    <w:p w14:paraId="75E1DC11" w14:textId="0E7A7A90" w:rsidR="00ED7ACA" w:rsidRDefault="00ED7ACA" w:rsidP="0077557E">
      <w:pPr>
        <w:pStyle w:val="CommentText"/>
        <w:bidi w:val="0"/>
      </w:pPr>
      <w:r>
        <w:rPr>
          <w:rStyle w:val="CommentReference"/>
        </w:rPr>
        <w:annotationRef/>
      </w:r>
      <w:r>
        <w:t>I did not mention that only one training block was used and that the number of trials in each session was decreased in half. This is mentioned in experiment 4's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5E5BC323" w15:paraIdParent="6BDE0F01" w15:done="0"/>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653101E2" w15:done="1"/>
  <w15:commentEx w15:paraId="6F175206" w15:done="1"/>
  <w15:commentEx w15:paraId="766FDBFB" w15:done="1"/>
  <w15:commentEx w15:paraId="5BF277D9" w15:done="1"/>
  <w15:commentEx w15:paraId="09AC3EF1" w15:done="1"/>
  <w15:commentEx w15:paraId="5E0465B0" w15:done="1"/>
  <w15:commentEx w15:paraId="21F2BA4F" w15:done="1"/>
  <w15:commentEx w15:paraId="4AB829EF" w15:done="1"/>
  <w15:commentEx w15:paraId="34E0FCAD" w15:done="1"/>
  <w15:commentEx w15:paraId="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46D87A93" w15:done="1"/>
  <w15:commentEx w15:paraId="7B4F3457" w15:done="1"/>
  <w15:commentEx w15:paraId="1427C7A1" w15:done="1"/>
  <w15:commentEx w15:paraId="54DB4261" w15:done="1"/>
  <w15:commentEx w15:paraId="615B1F90" w15:done="1"/>
  <w15:commentEx w15:paraId="1A8DD659" w15:done="1"/>
  <w15:commentEx w15:paraId="653A5D4D" w15:done="1"/>
  <w15:commentEx w15:paraId="699FC0A3" w15:done="1"/>
  <w15:commentEx w15:paraId="43C474D9" w15:done="1"/>
  <w15:commentEx w15:paraId="1885CD94" w15:done="0"/>
  <w15:commentEx w15:paraId="1CCA2C3E" w15:done="1"/>
  <w15:commentEx w15:paraId="0ACC3F03" w15:done="1"/>
  <w15:commentEx w15:paraId="57FE1628" w15:done="1"/>
  <w15:commentEx w15:paraId="3BF8FA05" w15:done="1"/>
  <w15:commentEx w15:paraId="06989A64" w15:done="1"/>
  <w15:commentEx w15:paraId="4EB89988" w15:done="1"/>
  <w15:commentEx w15:paraId="6154498B" w15:done="1"/>
  <w15:commentEx w15:paraId="688CEFD3" w15:done="0"/>
  <w15:commentEx w15:paraId="4F6F2531" w15:done="0"/>
  <w15:commentEx w15:paraId="25B1621D" w15:done="0"/>
  <w15:commentEx w15:paraId="20210BDF" w15:done="0"/>
  <w15:commentEx w15:paraId="48B543C6" w15:done="0"/>
  <w15:commentEx w15:paraId="07975B94" w15:done="0"/>
  <w15:commentEx w15:paraId="56330018" w15:done="0"/>
  <w15:commentEx w15:paraId="229231AC" w15:done="0"/>
  <w15:commentEx w15:paraId="6B74EA3A" w15:done="0"/>
  <w15:commentEx w15:paraId="625BF51C" w15:done="0"/>
  <w15:commentEx w15:paraId="58384047" w15:done="0"/>
  <w15:commentEx w15:paraId="75E1DC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8CC4C2" w16cex:dateUtc="2022-07-28T05:18: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710EB" w16cex:dateUtc="2022-06-29T14:56:00Z"/>
  <w16cex:commentExtensible w16cex:durableId="26825350" w16cex:dateUtc="2022-07-20T07:11:00Z"/>
  <w16cex:commentExtensible w16cex:durableId="268258C5" w16cex:dateUtc="2022-07-20T07:34:00Z"/>
  <w16cex:commentExtensible w16cex:durableId="268A7F04" w16cex:dateUtc="2022-07-26T11:56:00Z"/>
  <w16cex:commentExtensible w16cex:durableId="268CF1B8" w16cex:dateUtc="2022-07-28T08:30:00Z"/>
  <w16cex:commentExtensible w16cex:durableId="268CF3C2" w16cex:dateUtc="2022-07-28T08:38:00Z"/>
  <w16cex:commentExtensible w16cex:durableId="2693D8F3" w16cex:dateUtc="2022-08-02T14:10:00Z"/>
  <w16cex:commentExtensible w16cex:durableId="26914819" w16cex:dateUtc="2022-07-31T15:27:00Z"/>
  <w16cex:commentExtensible w16cex:durableId="269CF6AE" w16cex:dateUtc="2022-08-09T12:07:00Z"/>
  <w16cex:commentExtensible w16cex:durableId="269E0F6F" w16cex:dateUtc="2022-08-10T08:05:00Z"/>
  <w16cex:commentExtensible w16cex:durableId="2692A8A4" w16cex:dateUtc="2022-08-01T16:31:00Z"/>
  <w16cex:commentExtensible w16cex:durableId="2696492B" w16cex:dateUtc="2022-08-04T10:33:00Z"/>
  <w16cex:commentExtensible w16cex:durableId="26965047" w16cex:dateUtc="2022-08-04T11:03:00Z"/>
  <w16cex:commentExtensible w16cex:durableId="26964F3D" w16cex:dateUtc="2022-08-04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5E5BC323" w16cid:durableId="268CC4C2"/>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4EB89988" w16cid:durableId="266710EB"/>
  <w16cid:commentId w16cid:paraId="6154498B" w16cid:durableId="26825350"/>
  <w16cid:commentId w16cid:paraId="688CEFD3" w16cid:durableId="268258C5"/>
  <w16cid:commentId w16cid:paraId="4F6F2531" w16cid:durableId="268A7F04"/>
  <w16cid:commentId w16cid:paraId="25B1621D" w16cid:durableId="268CF1B8"/>
  <w16cid:commentId w16cid:paraId="20210BDF" w16cid:durableId="268CF3C2"/>
  <w16cid:commentId w16cid:paraId="48B543C6" w16cid:durableId="2693D8F3"/>
  <w16cid:commentId w16cid:paraId="07975B94" w16cid:durableId="26914819"/>
  <w16cid:commentId w16cid:paraId="56330018" w16cid:durableId="269CF6AE"/>
  <w16cid:commentId w16cid:paraId="229231AC" w16cid:durableId="269E0F6F"/>
  <w16cid:commentId w16cid:paraId="6B74EA3A" w16cid:durableId="2692A8A4"/>
  <w16cid:commentId w16cid:paraId="625BF51C" w16cid:durableId="2696492B"/>
  <w16cid:commentId w16cid:paraId="58384047" w16cid:durableId="26965047"/>
  <w16cid:commentId w16cid:paraId="75E1DC11" w16cid:durableId="26964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26CFC" w14:textId="77777777" w:rsidR="00DC4C89" w:rsidRDefault="00DC4C89" w:rsidP="00C24F2B">
      <w:r>
        <w:separator/>
      </w:r>
    </w:p>
  </w:endnote>
  <w:endnote w:type="continuationSeparator" w:id="0">
    <w:p w14:paraId="0876E76E" w14:textId="77777777" w:rsidR="00DC4C89" w:rsidRDefault="00DC4C89"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FA3538" w14:textId="77777777" w:rsidR="00DC4C89" w:rsidRDefault="00DC4C89" w:rsidP="00C24F2B">
      <w:r>
        <w:separator/>
      </w:r>
    </w:p>
  </w:footnote>
  <w:footnote w:type="continuationSeparator" w:id="0">
    <w:p w14:paraId="3CFA761B" w14:textId="77777777" w:rsidR="00DC4C89" w:rsidRDefault="00DC4C89"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85"/>
    <w:rsid w:val="00004FB0"/>
    <w:rsid w:val="000052B5"/>
    <w:rsid w:val="00005EDB"/>
    <w:rsid w:val="00006962"/>
    <w:rsid w:val="0000776A"/>
    <w:rsid w:val="00007C6C"/>
    <w:rsid w:val="00007E7B"/>
    <w:rsid w:val="0001046E"/>
    <w:rsid w:val="000111AC"/>
    <w:rsid w:val="000113F6"/>
    <w:rsid w:val="00011E44"/>
    <w:rsid w:val="000122F5"/>
    <w:rsid w:val="00012647"/>
    <w:rsid w:val="00012671"/>
    <w:rsid w:val="00012F4D"/>
    <w:rsid w:val="000137B2"/>
    <w:rsid w:val="000150E7"/>
    <w:rsid w:val="000152A6"/>
    <w:rsid w:val="000153D3"/>
    <w:rsid w:val="0001586F"/>
    <w:rsid w:val="00016678"/>
    <w:rsid w:val="0001784E"/>
    <w:rsid w:val="00017A5E"/>
    <w:rsid w:val="00017EEB"/>
    <w:rsid w:val="000203F3"/>
    <w:rsid w:val="00021E3D"/>
    <w:rsid w:val="00021EDA"/>
    <w:rsid w:val="0002343C"/>
    <w:rsid w:val="00024935"/>
    <w:rsid w:val="0002589E"/>
    <w:rsid w:val="000259CC"/>
    <w:rsid w:val="00031FDA"/>
    <w:rsid w:val="0003204C"/>
    <w:rsid w:val="00032B9F"/>
    <w:rsid w:val="00032C67"/>
    <w:rsid w:val="00032C85"/>
    <w:rsid w:val="000351A9"/>
    <w:rsid w:val="00035E60"/>
    <w:rsid w:val="00035EB3"/>
    <w:rsid w:val="00037672"/>
    <w:rsid w:val="00037E4F"/>
    <w:rsid w:val="00041109"/>
    <w:rsid w:val="00041D70"/>
    <w:rsid w:val="000426E5"/>
    <w:rsid w:val="000427F1"/>
    <w:rsid w:val="000438FC"/>
    <w:rsid w:val="00043A33"/>
    <w:rsid w:val="00043EEA"/>
    <w:rsid w:val="000447DE"/>
    <w:rsid w:val="00045865"/>
    <w:rsid w:val="00046657"/>
    <w:rsid w:val="000475DF"/>
    <w:rsid w:val="00050930"/>
    <w:rsid w:val="000517AB"/>
    <w:rsid w:val="00052C82"/>
    <w:rsid w:val="00053279"/>
    <w:rsid w:val="00053CDC"/>
    <w:rsid w:val="000540D0"/>
    <w:rsid w:val="000550AE"/>
    <w:rsid w:val="000550D8"/>
    <w:rsid w:val="00056B2C"/>
    <w:rsid w:val="00057206"/>
    <w:rsid w:val="000575A4"/>
    <w:rsid w:val="00057EB2"/>
    <w:rsid w:val="0006094B"/>
    <w:rsid w:val="00060B5C"/>
    <w:rsid w:val="00061E5D"/>
    <w:rsid w:val="00062B50"/>
    <w:rsid w:val="00063802"/>
    <w:rsid w:val="00065032"/>
    <w:rsid w:val="000670D0"/>
    <w:rsid w:val="00067A0C"/>
    <w:rsid w:val="000708C7"/>
    <w:rsid w:val="00070F22"/>
    <w:rsid w:val="000715CA"/>
    <w:rsid w:val="0007249B"/>
    <w:rsid w:val="0007259E"/>
    <w:rsid w:val="0007317A"/>
    <w:rsid w:val="00073924"/>
    <w:rsid w:val="00073BA8"/>
    <w:rsid w:val="00075969"/>
    <w:rsid w:val="00076394"/>
    <w:rsid w:val="0007647C"/>
    <w:rsid w:val="000771C7"/>
    <w:rsid w:val="00077925"/>
    <w:rsid w:val="000810A8"/>
    <w:rsid w:val="00081961"/>
    <w:rsid w:val="00081AB5"/>
    <w:rsid w:val="000841CA"/>
    <w:rsid w:val="00085B46"/>
    <w:rsid w:val="00085BC7"/>
    <w:rsid w:val="00087496"/>
    <w:rsid w:val="0008758E"/>
    <w:rsid w:val="00087C41"/>
    <w:rsid w:val="000901C4"/>
    <w:rsid w:val="00090FA8"/>
    <w:rsid w:val="000936FE"/>
    <w:rsid w:val="00093ED3"/>
    <w:rsid w:val="00094DD5"/>
    <w:rsid w:val="00096D86"/>
    <w:rsid w:val="00097ED6"/>
    <w:rsid w:val="000A08DF"/>
    <w:rsid w:val="000A1965"/>
    <w:rsid w:val="000A288F"/>
    <w:rsid w:val="000A2938"/>
    <w:rsid w:val="000A2DFD"/>
    <w:rsid w:val="000A35F7"/>
    <w:rsid w:val="000A37CD"/>
    <w:rsid w:val="000A4322"/>
    <w:rsid w:val="000A469C"/>
    <w:rsid w:val="000A46FC"/>
    <w:rsid w:val="000A5201"/>
    <w:rsid w:val="000A57D4"/>
    <w:rsid w:val="000A5AFC"/>
    <w:rsid w:val="000A5DD3"/>
    <w:rsid w:val="000A6D7D"/>
    <w:rsid w:val="000A6FA8"/>
    <w:rsid w:val="000A70AF"/>
    <w:rsid w:val="000A773C"/>
    <w:rsid w:val="000A79AA"/>
    <w:rsid w:val="000B0811"/>
    <w:rsid w:val="000B0F47"/>
    <w:rsid w:val="000B2063"/>
    <w:rsid w:val="000B21D6"/>
    <w:rsid w:val="000B30BB"/>
    <w:rsid w:val="000B335A"/>
    <w:rsid w:val="000B3669"/>
    <w:rsid w:val="000B4276"/>
    <w:rsid w:val="000B4D84"/>
    <w:rsid w:val="000B581A"/>
    <w:rsid w:val="000B5F56"/>
    <w:rsid w:val="000B62AF"/>
    <w:rsid w:val="000B7172"/>
    <w:rsid w:val="000C1BCF"/>
    <w:rsid w:val="000C2171"/>
    <w:rsid w:val="000C234D"/>
    <w:rsid w:val="000C23B3"/>
    <w:rsid w:val="000C2B5D"/>
    <w:rsid w:val="000C4079"/>
    <w:rsid w:val="000C456B"/>
    <w:rsid w:val="000C45A3"/>
    <w:rsid w:val="000D0760"/>
    <w:rsid w:val="000D0EC0"/>
    <w:rsid w:val="000D172B"/>
    <w:rsid w:val="000D1936"/>
    <w:rsid w:val="000D1CC0"/>
    <w:rsid w:val="000D2409"/>
    <w:rsid w:val="000D2A7B"/>
    <w:rsid w:val="000D489C"/>
    <w:rsid w:val="000D52AF"/>
    <w:rsid w:val="000D7D8A"/>
    <w:rsid w:val="000D7F1C"/>
    <w:rsid w:val="000E048C"/>
    <w:rsid w:val="000E1037"/>
    <w:rsid w:val="000E11F0"/>
    <w:rsid w:val="000E1974"/>
    <w:rsid w:val="000E1C30"/>
    <w:rsid w:val="000E2014"/>
    <w:rsid w:val="000E251B"/>
    <w:rsid w:val="000E2EBF"/>
    <w:rsid w:val="000E404A"/>
    <w:rsid w:val="000E4192"/>
    <w:rsid w:val="000E4E41"/>
    <w:rsid w:val="000E4EEC"/>
    <w:rsid w:val="000E6B75"/>
    <w:rsid w:val="000E6BB5"/>
    <w:rsid w:val="000F1D9F"/>
    <w:rsid w:val="000F239A"/>
    <w:rsid w:val="000F24FF"/>
    <w:rsid w:val="000F3CE6"/>
    <w:rsid w:val="000F6069"/>
    <w:rsid w:val="000F7554"/>
    <w:rsid w:val="00100C8A"/>
    <w:rsid w:val="00100CB9"/>
    <w:rsid w:val="00102600"/>
    <w:rsid w:val="00103D3D"/>
    <w:rsid w:val="00104F28"/>
    <w:rsid w:val="0010600A"/>
    <w:rsid w:val="00106894"/>
    <w:rsid w:val="001070A4"/>
    <w:rsid w:val="001105EE"/>
    <w:rsid w:val="00110E7A"/>
    <w:rsid w:val="00111697"/>
    <w:rsid w:val="00111A75"/>
    <w:rsid w:val="0011288F"/>
    <w:rsid w:val="00113B16"/>
    <w:rsid w:val="00113B55"/>
    <w:rsid w:val="00113BDC"/>
    <w:rsid w:val="001169C6"/>
    <w:rsid w:val="00116C56"/>
    <w:rsid w:val="00117F46"/>
    <w:rsid w:val="00120003"/>
    <w:rsid w:val="00121AF1"/>
    <w:rsid w:val="00121F45"/>
    <w:rsid w:val="00122755"/>
    <w:rsid w:val="00122CC1"/>
    <w:rsid w:val="00122FDB"/>
    <w:rsid w:val="00123923"/>
    <w:rsid w:val="00125D12"/>
    <w:rsid w:val="00126822"/>
    <w:rsid w:val="001270AA"/>
    <w:rsid w:val="00127BFA"/>
    <w:rsid w:val="00127CC6"/>
    <w:rsid w:val="001303B7"/>
    <w:rsid w:val="00131334"/>
    <w:rsid w:val="001330A3"/>
    <w:rsid w:val="00134229"/>
    <w:rsid w:val="0013439C"/>
    <w:rsid w:val="001349CD"/>
    <w:rsid w:val="001349F3"/>
    <w:rsid w:val="00135091"/>
    <w:rsid w:val="0013520C"/>
    <w:rsid w:val="001352CF"/>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5154D"/>
    <w:rsid w:val="00151575"/>
    <w:rsid w:val="00151907"/>
    <w:rsid w:val="00151961"/>
    <w:rsid w:val="00153154"/>
    <w:rsid w:val="001537B9"/>
    <w:rsid w:val="001545CD"/>
    <w:rsid w:val="001546D4"/>
    <w:rsid w:val="00154EA4"/>
    <w:rsid w:val="00155B31"/>
    <w:rsid w:val="00155E31"/>
    <w:rsid w:val="001601EF"/>
    <w:rsid w:val="00160384"/>
    <w:rsid w:val="00160CCB"/>
    <w:rsid w:val="001610B1"/>
    <w:rsid w:val="001623ED"/>
    <w:rsid w:val="001644D5"/>
    <w:rsid w:val="00164C29"/>
    <w:rsid w:val="00167E05"/>
    <w:rsid w:val="00170ED8"/>
    <w:rsid w:val="00171505"/>
    <w:rsid w:val="00171C1B"/>
    <w:rsid w:val="00171CD0"/>
    <w:rsid w:val="001727BA"/>
    <w:rsid w:val="001739AD"/>
    <w:rsid w:val="00173A5A"/>
    <w:rsid w:val="00173B28"/>
    <w:rsid w:val="00174088"/>
    <w:rsid w:val="00174659"/>
    <w:rsid w:val="001754A3"/>
    <w:rsid w:val="001771EB"/>
    <w:rsid w:val="00177876"/>
    <w:rsid w:val="00177DA9"/>
    <w:rsid w:val="00180101"/>
    <w:rsid w:val="0018094C"/>
    <w:rsid w:val="00180C5F"/>
    <w:rsid w:val="00180F21"/>
    <w:rsid w:val="001815E7"/>
    <w:rsid w:val="0018223D"/>
    <w:rsid w:val="0018258F"/>
    <w:rsid w:val="00182B4C"/>
    <w:rsid w:val="0018315F"/>
    <w:rsid w:val="001831E1"/>
    <w:rsid w:val="00183AC8"/>
    <w:rsid w:val="00183F4C"/>
    <w:rsid w:val="001848FB"/>
    <w:rsid w:val="00184A78"/>
    <w:rsid w:val="00185114"/>
    <w:rsid w:val="001870BF"/>
    <w:rsid w:val="00187506"/>
    <w:rsid w:val="00187EC9"/>
    <w:rsid w:val="0019375F"/>
    <w:rsid w:val="00194F90"/>
    <w:rsid w:val="001970E3"/>
    <w:rsid w:val="00197343"/>
    <w:rsid w:val="001973B1"/>
    <w:rsid w:val="001973D0"/>
    <w:rsid w:val="00197636"/>
    <w:rsid w:val="001979C8"/>
    <w:rsid w:val="00197DF8"/>
    <w:rsid w:val="00197E2C"/>
    <w:rsid w:val="001A054F"/>
    <w:rsid w:val="001A1770"/>
    <w:rsid w:val="001A1B04"/>
    <w:rsid w:val="001A2A7D"/>
    <w:rsid w:val="001A2B81"/>
    <w:rsid w:val="001A4A7F"/>
    <w:rsid w:val="001A533E"/>
    <w:rsid w:val="001A5E76"/>
    <w:rsid w:val="001A63B3"/>
    <w:rsid w:val="001A6441"/>
    <w:rsid w:val="001A789C"/>
    <w:rsid w:val="001B1247"/>
    <w:rsid w:val="001B15B9"/>
    <w:rsid w:val="001B1644"/>
    <w:rsid w:val="001B16FC"/>
    <w:rsid w:val="001B187C"/>
    <w:rsid w:val="001B1EA8"/>
    <w:rsid w:val="001B2802"/>
    <w:rsid w:val="001B37E5"/>
    <w:rsid w:val="001B4029"/>
    <w:rsid w:val="001B4150"/>
    <w:rsid w:val="001B4591"/>
    <w:rsid w:val="001B4828"/>
    <w:rsid w:val="001B4C3F"/>
    <w:rsid w:val="001B4C51"/>
    <w:rsid w:val="001B59D0"/>
    <w:rsid w:val="001B6066"/>
    <w:rsid w:val="001B63C7"/>
    <w:rsid w:val="001B6994"/>
    <w:rsid w:val="001B769B"/>
    <w:rsid w:val="001C015A"/>
    <w:rsid w:val="001C105D"/>
    <w:rsid w:val="001C218E"/>
    <w:rsid w:val="001C34E2"/>
    <w:rsid w:val="001C3FC4"/>
    <w:rsid w:val="001C61CE"/>
    <w:rsid w:val="001C68DB"/>
    <w:rsid w:val="001C6A0B"/>
    <w:rsid w:val="001C6A67"/>
    <w:rsid w:val="001C6E90"/>
    <w:rsid w:val="001C7112"/>
    <w:rsid w:val="001C733A"/>
    <w:rsid w:val="001C7E69"/>
    <w:rsid w:val="001D013F"/>
    <w:rsid w:val="001D0489"/>
    <w:rsid w:val="001D0C5A"/>
    <w:rsid w:val="001D15C6"/>
    <w:rsid w:val="001D25A3"/>
    <w:rsid w:val="001D4B10"/>
    <w:rsid w:val="001D5177"/>
    <w:rsid w:val="001E0127"/>
    <w:rsid w:val="001E0823"/>
    <w:rsid w:val="001E0A80"/>
    <w:rsid w:val="001E1DCA"/>
    <w:rsid w:val="001E4D2E"/>
    <w:rsid w:val="001E631C"/>
    <w:rsid w:val="001E64D4"/>
    <w:rsid w:val="001E6C3F"/>
    <w:rsid w:val="001E73BA"/>
    <w:rsid w:val="001E74C0"/>
    <w:rsid w:val="001F1726"/>
    <w:rsid w:val="001F1A45"/>
    <w:rsid w:val="001F266C"/>
    <w:rsid w:val="001F28FD"/>
    <w:rsid w:val="001F3C9B"/>
    <w:rsid w:val="001F3CD4"/>
    <w:rsid w:val="001F4318"/>
    <w:rsid w:val="001F68A9"/>
    <w:rsid w:val="001F6B8B"/>
    <w:rsid w:val="001F76F0"/>
    <w:rsid w:val="002004A9"/>
    <w:rsid w:val="00200759"/>
    <w:rsid w:val="00200852"/>
    <w:rsid w:val="002018DF"/>
    <w:rsid w:val="00202472"/>
    <w:rsid w:val="00202DE8"/>
    <w:rsid w:val="002041CD"/>
    <w:rsid w:val="00204617"/>
    <w:rsid w:val="0020511F"/>
    <w:rsid w:val="002057FC"/>
    <w:rsid w:val="002058B3"/>
    <w:rsid w:val="00207190"/>
    <w:rsid w:val="0021061A"/>
    <w:rsid w:val="0021076E"/>
    <w:rsid w:val="00210EED"/>
    <w:rsid w:val="00211536"/>
    <w:rsid w:val="00211609"/>
    <w:rsid w:val="0021184A"/>
    <w:rsid w:val="00212462"/>
    <w:rsid w:val="002124FE"/>
    <w:rsid w:val="00212D8D"/>
    <w:rsid w:val="002131E9"/>
    <w:rsid w:val="00213718"/>
    <w:rsid w:val="002142E8"/>
    <w:rsid w:val="0021465D"/>
    <w:rsid w:val="00214847"/>
    <w:rsid w:val="002154F5"/>
    <w:rsid w:val="00215E02"/>
    <w:rsid w:val="00215E2B"/>
    <w:rsid w:val="00216E1D"/>
    <w:rsid w:val="002171F9"/>
    <w:rsid w:val="00220201"/>
    <w:rsid w:val="00220703"/>
    <w:rsid w:val="0022111D"/>
    <w:rsid w:val="00221760"/>
    <w:rsid w:val="002219BE"/>
    <w:rsid w:val="00222164"/>
    <w:rsid w:val="00222361"/>
    <w:rsid w:val="00223F25"/>
    <w:rsid w:val="002244FA"/>
    <w:rsid w:val="002249A5"/>
    <w:rsid w:val="002251BA"/>
    <w:rsid w:val="00226189"/>
    <w:rsid w:val="00226EAF"/>
    <w:rsid w:val="00226FFE"/>
    <w:rsid w:val="00231216"/>
    <w:rsid w:val="00231516"/>
    <w:rsid w:val="00231BF7"/>
    <w:rsid w:val="00231D92"/>
    <w:rsid w:val="002326F0"/>
    <w:rsid w:val="00232D15"/>
    <w:rsid w:val="00233D15"/>
    <w:rsid w:val="00234B6D"/>
    <w:rsid w:val="002356AF"/>
    <w:rsid w:val="00235843"/>
    <w:rsid w:val="002361C2"/>
    <w:rsid w:val="0023659D"/>
    <w:rsid w:val="00236754"/>
    <w:rsid w:val="00240180"/>
    <w:rsid w:val="002411D5"/>
    <w:rsid w:val="002420F2"/>
    <w:rsid w:val="00242BA4"/>
    <w:rsid w:val="00243581"/>
    <w:rsid w:val="002435D8"/>
    <w:rsid w:val="002453A3"/>
    <w:rsid w:val="0024692C"/>
    <w:rsid w:val="002474E6"/>
    <w:rsid w:val="00247A2B"/>
    <w:rsid w:val="00247BE4"/>
    <w:rsid w:val="002511B4"/>
    <w:rsid w:val="00252575"/>
    <w:rsid w:val="00253BED"/>
    <w:rsid w:val="002543C4"/>
    <w:rsid w:val="00254B4E"/>
    <w:rsid w:val="0025568C"/>
    <w:rsid w:val="002566CA"/>
    <w:rsid w:val="0025720C"/>
    <w:rsid w:val="002601BE"/>
    <w:rsid w:val="002609C1"/>
    <w:rsid w:val="00261B3E"/>
    <w:rsid w:val="0026201A"/>
    <w:rsid w:val="00262892"/>
    <w:rsid w:val="00264327"/>
    <w:rsid w:val="00264C7A"/>
    <w:rsid w:val="00264E7D"/>
    <w:rsid w:val="0026696C"/>
    <w:rsid w:val="00266A3E"/>
    <w:rsid w:val="00266F20"/>
    <w:rsid w:val="00270BDA"/>
    <w:rsid w:val="002723F7"/>
    <w:rsid w:val="00272960"/>
    <w:rsid w:val="00272E61"/>
    <w:rsid w:val="0027524C"/>
    <w:rsid w:val="0027535D"/>
    <w:rsid w:val="002767E0"/>
    <w:rsid w:val="00276C9D"/>
    <w:rsid w:val="002777EE"/>
    <w:rsid w:val="00282180"/>
    <w:rsid w:val="00282594"/>
    <w:rsid w:val="002850CB"/>
    <w:rsid w:val="00286482"/>
    <w:rsid w:val="0028763F"/>
    <w:rsid w:val="0029008D"/>
    <w:rsid w:val="00291F3B"/>
    <w:rsid w:val="00292BAC"/>
    <w:rsid w:val="00293469"/>
    <w:rsid w:val="00293912"/>
    <w:rsid w:val="00293C44"/>
    <w:rsid w:val="002945D9"/>
    <w:rsid w:val="00296BBA"/>
    <w:rsid w:val="00296BC7"/>
    <w:rsid w:val="0029724A"/>
    <w:rsid w:val="002972E7"/>
    <w:rsid w:val="002A2279"/>
    <w:rsid w:val="002A271F"/>
    <w:rsid w:val="002A2A03"/>
    <w:rsid w:val="002A2C5B"/>
    <w:rsid w:val="002A3507"/>
    <w:rsid w:val="002A4B4D"/>
    <w:rsid w:val="002A5026"/>
    <w:rsid w:val="002A5658"/>
    <w:rsid w:val="002A64E7"/>
    <w:rsid w:val="002A75DD"/>
    <w:rsid w:val="002B2300"/>
    <w:rsid w:val="002B243A"/>
    <w:rsid w:val="002B3274"/>
    <w:rsid w:val="002B390A"/>
    <w:rsid w:val="002B39BD"/>
    <w:rsid w:val="002B3DD7"/>
    <w:rsid w:val="002B4328"/>
    <w:rsid w:val="002B64E4"/>
    <w:rsid w:val="002B669C"/>
    <w:rsid w:val="002B66F9"/>
    <w:rsid w:val="002B69FB"/>
    <w:rsid w:val="002C01A8"/>
    <w:rsid w:val="002C0DC1"/>
    <w:rsid w:val="002C106B"/>
    <w:rsid w:val="002C1294"/>
    <w:rsid w:val="002C1431"/>
    <w:rsid w:val="002C148E"/>
    <w:rsid w:val="002C1C41"/>
    <w:rsid w:val="002C1CE0"/>
    <w:rsid w:val="002C337A"/>
    <w:rsid w:val="002C4159"/>
    <w:rsid w:val="002C4795"/>
    <w:rsid w:val="002C50C2"/>
    <w:rsid w:val="002C64BB"/>
    <w:rsid w:val="002C7614"/>
    <w:rsid w:val="002D16B3"/>
    <w:rsid w:val="002D19AA"/>
    <w:rsid w:val="002D1D26"/>
    <w:rsid w:val="002D1E18"/>
    <w:rsid w:val="002D3024"/>
    <w:rsid w:val="002D3762"/>
    <w:rsid w:val="002D3986"/>
    <w:rsid w:val="002D3E32"/>
    <w:rsid w:val="002D405D"/>
    <w:rsid w:val="002D4085"/>
    <w:rsid w:val="002D4AE1"/>
    <w:rsid w:val="002D4F84"/>
    <w:rsid w:val="002D52B3"/>
    <w:rsid w:val="002D5AD2"/>
    <w:rsid w:val="002D5B02"/>
    <w:rsid w:val="002D5E3A"/>
    <w:rsid w:val="002D6956"/>
    <w:rsid w:val="002D7A00"/>
    <w:rsid w:val="002D7DC8"/>
    <w:rsid w:val="002E00A5"/>
    <w:rsid w:val="002E1234"/>
    <w:rsid w:val="002E1C88"/>
    <w:rsid w:val="002E260E"/>
    <w:rsid w:val="002E39BC"/>
    <w:rsid w:val="002E3A43"/>
    <w:rsid w:val="002E44A3"/>
    <w:rsid w:val="002E465F"/>
    <w:rsid w:val="002E59C1"/>
    <w:rsid w:val="002E6EAB"/>
    <w:rsid w:val="002E7597"/>
    <w:rsid w:val="002E78B8"/>
    <w:rsid w:val="002F04D4"/>
    <w:rsid w:val="002F328C"/>
    <w:rsid w:val="002F350E"/>
    <w:rsid w:val="002F3958"/>
    <w:rsid w:val="002F3D86"/>
    <w:rsid w:val="002F494F"/>
    <w:rsid w:val="002F4EF9"/>
    <w:rsid w:val="002F5861"/>
    <w:rsid w:val="002F5F3E"/>
    <w:rsid w:val="00300E88"/>
    <w:rsid w:val="00302100"/>
    <w:rsid w:val="00302874"/>
    <w:rsid w:val="0030357B"/>
    <w:rsid w:val="00303D04"/>
    <w:rsid w:val="00304109"/>
    <w:rsid w:val="003045F8"/>
    <w:rsid w:val="0030479F"/>
    <w:rsid w:val="0030554A"/>
    <w:rsid w:val="00305613"/>
    <w:rsid w:val="00306477"/>
    <w:rsid w:val="00306D63"/>
    <w:rsid w:val="00307160"/>
    <w:rsid w:val="00307A39"/>
    <w:rsid w:val="00307E69"/>
    <w:rsid w:val="00310641"/>
    <w:rsid w:val="00311089"/>
    <w:rsid w:val="00311F71"/>
    <w:rsid w:val="0031210F"/>
    <w:rsid w:val="003124BF"/>
    <w:rsid w:val="00312F4D"/>
    <w:rsid w:val="00314072"/>
    <w:rsid w:val="00314527"/>
    <w:rsid w:val="00314D25"/>
    <w:rsid w:val="00315B3A"/>
    <w:rsid w:val="00315F51"/>
    <w:rsid w:val="003166C9"/>
    <w:rsid w:val="00316972"/>
    <w:rsid w:val="003172D7"/>
    <w:rsid w:val="0031754F"/>
    <w:rsid w:val="00320172"/>
    <w:rsid w:val="00321DDE"/>
    <w:rsid w:val="00322E2A"/>
    <w:rsid w:val="00323439"/>
    <w:rsid w:val="003235FE"/>
    <w:rsid w:val="00323D22"/>
    <w:rsid w:val="003241D3"/>
    <w:rsid w:val="0032453F"/>
    <w:rsid w:val="00324901"/>
    <w:rsid w:val="00324C2E"/>
    <w:rsid w:val="00324D6B"/>
    <w:rsid w:val="00326122"/>
    <w:rsid w:val="0032616E"/>
    <w:rsid w:val="00326B8C"/>
    <w:rsid w:val="003279D0"/>
    <w:rsid w:val="00327FC8"/>
    <w:rsid w:val="0033027F"/>
    <w:rsid w:val="003302C8"/>
    <w:rsid w:val="00330627"/>
    <w:rsid w:val="0033114B"/>
    <w:rsid w:val="00331EB1"/>
    <w:rsid w:val="003323D9"/>
    <w:rsid w:val="00333770"/>
    <w:rsid w:val="0033385A"/>
    <w:rsid w:val="0033432A"/>
    <w:rsid w:val="00335B1A"/>
    <w:rsid w:val="00336D27"/>
    <w:rsid w:val="003370EE"/>
    <w:rsid w:val="00337929"/>
    <w:rsid w:val="00337C38"/>
    <w:rsid w:val="003410E4"/>
    <w:rsid w:val="00342ECB"/>
    <w:rsid w:val="00343DE9"/>
    <w:rsid w:val="00344016"/>
    <w:rsid w:val="00345F6E"/>
    <w:rsid w:val="00346A1C"/>
    <w:rsid w:val="00347120"/>
    <w:rsid w:val="00347624"/>
    <w:rsid w:val="003517F5"/>
    <w:rsid w:val="00351B74"/>
    <w:rsid w:val="0035360E"/>
    <w:rsid w:val="00354457"/>
    <w:rsid w:val="00356394"/>
    <w:rsid w:val="00357241"/>
    <w:rsid w:val="0035778A"/>
    <w:rsid w:val="00357AB1"/>
    <w:rsid w:val="00360A8C"/>
    <w:rsid w:val="00360B9A"/>
    <w:rsid w:val="00360D21"/>
    <w:rsid w:val="00360FF6"/>
    <w:rsid w:val="00362109"/>
    <w:rsid w:val="00362994"/>
    <w:rsid w:val="003642CD"/>
    <w:rsid w:val="003654A5"/>
    <w:rsid w:val="00365CAE"/>
    <w:rsid w:val="00366077"/>
    <w:rsid w:val="003666F9"/>
    <w:rsid w:val="003670C9"/>
    <w:rsid w:val="003673F6"/>
    <w:rsid w:val="00367F4F"/>
    <w:rsid w:val="003703EE"/>
    <w:rsid w:val="00371BE6"/>
    <w:rsid w:val="00372631"/>
    <w:rsid w:val="003727D0"/>
    <w:rsid w:val="00374AED"/>
    <w:rsid w:val="00374BAF"/>
    <w:rsid w:val="003752BA"/>
    <w:rsid w:val="00375367"/>
    <w:rsid w:val="00376C4C"/>
    <w:rsid w:val="003779C0"/>
    <w:rsid w:val="00377AE5"/>
    <w:rsid w:val="00381020"/>
    <w:rsid w:val="003815DE"/>
    <w:rsid w:val="003817F2"/>
    <w:rsid w:val="00381DF1"/>
    <w:rsid w:val="003827AF"/>
    <w:rsid w:val="00383E69"/>
    <w:rsid w:val="003843E0"/>
    <w:rsid w:val="00384887"/>
    <w:rsid w:val="00386D80"/>
    <w:rsid w:val="00386EB9"/>
    <w:rsid w:val="00387645"/>
    <w:rsid w:val="00387E37"/>
    <w:rsid w:val="00392019"/>
    <w:rsid w:val="0039299B"/>
    <w:rsid w:val="00393DE0"/>
    <w:rsid w:val="0039496C"/>
    <w:rsid w:val="00394E16"/>
    <w:rsid w:val="00395B89"/>
    <w:rsid w:val="00397649"/>
    <w:rsid w:val="003A0213"/>
    <w:rsid w:val="003A33A9"/>
    <w:rsid w:val="003A3D84"/>
    <w:rsid w:val="003A401F"/>
    <w:rsid w:val="003A558E"/>
    <w:rsid w:val="003A61EA"/>
    <w:rsid w:val="003B25BA"/>
    <w:rsid w:val="003B295C"/>
    <w:rsid w:val="003B38B6"/>
    <w:rsid w:val="003B6230"/>
    <w:rsid w:val="003B68E7"/>
    <w:rsid w:val="003B76FA"/>
    <w:rsid w:val="003B7ECF"/>
    <w:rsid w:val="003B7F7E"/>
    <w:rsid w:val="003C2EBA"/>
    <w:rsid w:val="003C2F0B"/>
    <w:rsid w:val="003C37F0"/>
    <w:rsid w:val="003C38CB"/>
    <w:rsid w:val="003C57F0"/>
    <w:rsid w:val="003C716D"/>
    <w:rsid w:val="003C7461"/>
    <w:rsid w:val="003C7529"/>
    <w:rsid w:val="003C7FCB"/>
    <w:rsid w:val="003D0867"/>
    <w:rsid w:val="003D0BBC"/>
    <w:rsid w:val="003D0F3C"/>
    <w:rsid w:val="003D11DB"/>
    <w:rsid w:val="003D3679"/>
    <w:rsid w:val="003D437F"/>
    <w:rsid w:val="003D465E"/>
    <w:rsid w:val="003D5963"/>
    <w:rsid w:val="003D6174"/>
    <w:rsid w:val="003D7FFB"/>
    <w:rsid w:val="003E0107"/>
    <w:rsid w:val="003E19AC"/>
    <w:rsid w:val="003E334F"/>
    <w:rsid w:val="003E342F"/>
    <w:rsid w:val="003F043B"/>
    <w:rsid w:val="003F14A3"/>
    <w:rsid w:val="003F1639"/>
    <w:rsid w:val="003F17C8"/>
    <w:rsid w:val="003F1865"/>
    <w:rsid w:val="003F5172"/>
    <w:rsid w:val="003F6F4F"/>
    <w:rsid w:val="003F77CF"/>
    <w:rsid w:val="00400416"/>
    <w:rsid w:val="00400848"/>
    <w:rsid w:val="00402455"/>
    <w:rsid w:val="00403BD0"/>
    <w:rsid w:val="00404370"/>
    <w:rsid w:val="00404F08"/>
    <w:rsid w:val="00405473"/>
    <w:rsid w:val="004058A7"/>
    <w:rsid w:val="0040665E"/>
    <w:rsid w:val="00407745"/>
    <w:rsid w:val="00407779"/>
    <w:rsid w:val="004102F8"/>
    <w:rsid w:val="0041233D"/>
    <w:rsid w:val="004124F4"/>
    <w:rsid w:val="00412F43"/>
    <w:rsid w:val="004130F0"/>
    <w:rsid w:val="00413779"/>
    <w:rsid w:val="00413857"/>
    <w:rsid w:val="00414288"/>
    <w:rsid w:val="004149DD"/>
    <w:rsid w:val="00414D51"/>
    <w:rsid w:val="00416040"/>
    <w:rsid w:val="004163F8"/>
    <w:rsid w:val="00416F5A"/>
    <w:rsid w:val="004214D7"/>
    <w:rsid w:val="004218E1"/>
    <w:rsid w:val="00421D19"/>
    <w:rsid w:val="004220D9"/>
    <w:rsid w:val="004225D2"/>
    <w:rsid w:val="00422E34"/>
    <w:rsid w:val="00426DC6"/>
    <w:rsid w:val="00427CDB"/>
    <w:rsid w:val="0043034C"/>
    <w:rsid w:val="0043082D"/>
    <w:rsid w:val="004326D4"/>
    <w:rsid w:val="00432BF9"/>
    <w:rsid w:val="00433C89"/>
    <w:rsid w:val="00433F9B"/>
    <w:rsid w:val="004348D2"/>
    <w:rsid w:val="004356F9"/>
    <w:rsid w:val="00435BFC"/>
    <w:rsid w:val="00440DBF"/>
    <w:rsid w:val="00442A90"/>
    <w:rsid w:val="00442F9D"/>
    <w:rsid w:val="0044325A"/>
    <w:rsid w:val="00444123"/>
    <w:rsid w:val="00445400"/>
    <w:rsid w:val="00445CB5"/>
    <w:rsid w:val="00447042"/>
    <w:rsid w:val="004474DA"/>
    <w:rsid w:val="004504CF"/>
    <w:rsid w:val="00451F3C"/>
    <w:rsid w:val="00453448"/>
    <w:rsid w:val="00453E2B"/>
    <w:rsid w:val="004541F4"/>
    <w:rsid w:val="0045492E"/>
    <w:rsid w:val="004557D5"/>
    <w:rsid w:val="00456125"/>
    <w:rsid w:val="00456406"/>
    <w:rsid w:val="00457561"/>
    <w:rsid w:val="00457DEF"/>
    <w:rsid w:val="00463786"/>
    <w:rsid w:val="00463D23"/>
    <w:rsid w:val="00464970"/>
    <w:rsid w:val="00465981"/>
    <w:rsid w:val="00465D87"/>
    <w:rsid w:val="00465F10"/>
    <w:rsid w:val="00467905"/>
    <w:rsid w:val="00467E11"/>
    <w:rsid w:val="00470337"/>
    <w:rsid w:val="004707BE"/>
    <w:rsid w:val="00471A10"/>
    <w:rsid w:val="00472F8F"/>
    <w:rsid w:val="00472FFA"/>
    <w:rsid w:val="00473782"/>
    <w:rsid w:val="004737F1"/>
    <w:rsid w:val="00473B6D"/>
    <w:rsid w:val="00473D72"/>
    <w:rsid w:val="00475ACC"/>
    <w:rsid w:val="0047602F"/>
    <w:rsid w:val="00476106"/>
    <w:rsid w:val="0047625C"/>
    <w:rsid w:val="0047636D"/>
    <w:rsid w:val="004768D6"/>
    <w:rsid w:val="004809DE"/>
    <w:rsid w:val="00480CA7"/>
    <w:rsid w:val="00481C4D"/>
    <w:rsid w:val="00482690"/>
    <w:rsid w:val="00482E6D"/>
    <w:rsid w:val="00483065"/>
    <w:rsid w:val="004833F9"/>
    <w:rsid w:val="00484277"/>
    <w:rsid w:val="00484949"/>
    <w:rsid w:val="00485576"/>
    <w:rsid w:val="00485A14"/>
    <w:rsid w:val="00485C7D"/>
    <w:rsid w:val="0048663B"/>
    <w:rsid w:val="00486DCD"/>
    <w:rsid w:val="004904FD"/>
    <w:rsid w:val="00490F76"/>
    <w:rsid w:val="00491BBA"/>
    <w:rsid w:val="00492414"/>
    <w:rsid w:val="00492654"/>
    <w:rsid w:val="00492C78"/>
    <w:rsid w:val="00493222"/>
    <w:rsid w:val="00493304"/>
    <w:rsid w:val="004943BB"/>
    <w:rsid w:val="00495453"/>
    <w:rsid w:val="004979D4"/>
    <w:rsid w:val="00497D57"/>
    <w:rsid w:val="004A0FA0"/>
    <w:rsid w:val="004A114B"/>
    <w:rsid w:val="004A1712"/>
    <w:rsid w:val="004A345A"/>
    <w:rsid w:val="004A3D13"/>
    <w:rsid w:val="004A3F95"/>
    <w:rsid w:val="004A4684"/>
    <w:rsid w:val="004A49C8"/>
    <w:rsid w:val="004A4C41"/>
    <w:rsid w:val="004A582D"/>
    <w:rsid w:val="004A6AE1"/>
    <w:rsid w:val="004A6D9A"/>
    <w:rsid w:val="004A7559"/>
    <w:rsid w:val="004A762D"/>
    <w:rsid w:val="004B0CC2"/>
    <w:rsid w:val="004B26B6"/>
    <w:rsid w:val="004B2F30"/>
    <w:rsid w:val="004B3AEE"/>
    <w:rsid w:val="004B44FC"/>
    <w:rsid w:val="004B4B7B"/>
    <w:rsid w:val="004B6630"/>
    <w:rsid w:val="004B6A53"/>
    <w:rsid w:val="004B7C4C"/>
    <w:rsid w:val="004C19CF"/>
    <w:rsid w:val="004C1E66"/>
    <w:rsid w:val="004C3803"/>
    <w:rsid w:val="004C40B5"/>
    <w:rsid w:val="004C4275"/>
    <w:rsid w:val="004C4426"/>
    <w:rsid w:val="004C4A58"/>
    <w:rsid w:val="004C6214"/>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048"/>
    <w:rsid w:val="004E23B1"/>
    <w:rsid w:val="004E3A92"/>
    <w:rsid w:val="004E4DFB"/>
    <w:rsid w:val="004E4FB1"/>
    <w:rsid w:val="004E56B3"/>
    <w:rsid w:val="004E674D"/>
    <w:rsid w:val="004E6BC3"/>
    <w:rsid w:val="004E7164"/>
    <w:rsid w:val="004E71B9"/>
    <w:rsid w:val="004F0586"/>
    <w:rsid w:val="004F076B"/>
    <w:rsid w:val="004F0D6B"/>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0A92"/>
    <w:rsid w:val="00502539"/>
    <w:rsid w:val="0050397F"/>
    <w:rsid w:val="005041FE"/>
    <w:rsid w:val="0050444F"/>
    <w:rsid w:val="00504D37"/>
    <w:rsid w:val="00505240"/>
    <w:rsid w:val="005056F4"/>
    <w:rsid w:val="00506163"/>
    <w:rsid w:val="00506659"/>
    <w:rsid w:val="0050725F"/>
    <w:rsid w:val="00510AA9"/>
    <w:rsid w:val="005129FA"/>
    <w:rsid w:val="0051402F"/>
    <w:rsid w:val="005144B7"/>
    <w:rsid w:val="005145CE"/>
    <w:rsid w:val="00514D48"/>
    <w:rsid w:val="00514F93"/>
    <w:rsid w:val="005153C1"/>
    <w:rsid w:val="00523AD6"/>
    <w:rsid w:val="005241D7"/>
    <w:rsid w:val="00525857"/>
    <w:rsid w:val="00526925"/>
    <w:rsid w:val="005272F3"/>
    <w:rsid w:val="0052783A"/>
    <w:rsid w:val="0053089F"/>
    <w:rsid w:val="00530D53"/>
    <w:rsid w:val="00531AAE"/>
    <w:rsid w:val="00531E0E"/>
    <w:rsid w:val="00532E1D"/>
    <w:rsid w:val="00532F82"/>
    <w:rsid w:val="005333D3"/>
    <w:rsid w:val="00534691"/>
    <w:rsid w:val="00534EA4"/>
    <w:rsid w:val="00535CED"/>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710B"/>
    <w:rsid w:val="00547A8C"/>
    <w:rsid w:val="00550E20"/>
    <w:rsid w:val="0055279C"/>
    <w:rsid w:val="00553BDF"/>
    <w:rsid w:val="005550AB"/>
    <w:rsid w:val="00555379"/>
    <w:rsid w:val="00555524"/>
    <w:rsid w:val="005562ED"/>
    <w:rsid w:val="00556505"/>
    <w:rsid w:val="00556570"/>
    <w:rsid w:val="00556A29"/>
    <w:rsid w:val="00556BF3"/>
    <w:rsid w:val="00560A45"/>
    <w:rsid w:val="00560F66"/>
    <w:rsid w:val="005628A6"/>
    <w:rsid w:val="00562AD9"/>
    <w:rsid w:val="00563E64"/>
    <w:rsid w:val="00564B83"/>
    <w:rsid w:val="00564EAC"/>
    <w:rsid w:val="00565770"/>
    <w:rsid w:val="005660FD"/>
    <w:rsid w:val="00566849"/>
    <w:rsid w:val="00566B32"/>
    <w:rsid w:val="00566B54"/>
    <w:rsid w:val="00566B9F"/>
    <w:rsid w:val="00567FB3"/>
    <w:rsid w:val="00570DC8"/>
    <w:rsid w:val="00570FF8"/>
    <w:rsid w:val="00570FFD"/>
    <w:rsid w:val="005716D3"/>
    <w:rsid w:val="0057172D"/>
    <w:rsid w:val="00571A19"/>
    <w:rsid w:val="00571BEA"/>
    <w:rsid w:val="0057205C"/>
    <w:rsid w:val="0057216E"/>
    <w:rsid w:val="005724A8"/>
    <w:rsid w:val="00573DDD"/>
    <w:rsid w:val="00575A49"/>
    <w:rsid w:val="005803CA"/>
    <w:rsid w:val="00580E74"/>
    <w:rsid w:val="00581168"/>
    <w:rsid w:val="005812BB"/>
    <w:rsid w:val="00582EEC"/>
    <w:rsid w:val="005832C0"/>
    <w:rsid w:val="00583439"/>
    <w:rsid w:val="00584360"/>
    <w:rsid w:val="005848DB"/>
    <w:rsid w:val="00584E64"/>
    <w:rsid w:val="00585253"/>
    <w:rsid w:val="005859F9"/>
    <w:rsid w:val="00586A32"/>
    <w:rsid w:val="00586B59"/>
    <w:rsid w:val="00586E9E"/>
    <w:rsid w:val="005875E6"/>
    <w:rsid w:val="00587830"/>
    <w:rsid w:val="0058792A"/>
    <w:rsid w:val="00587C11"/>
    <w:rsid w:val="00591B0D"/>
    <w:rsid w:val="00591CFE"/>
    <w:rsid w:val="00593A15"/>
    <w:rsid w:val="00594125"/>
    <w:rsid w:val="00594CD6"/>
    <w:rsid w:val="005957FE"/>
    <w:rsid w:val="00595BAF"/>
    <w:rsid w:val="00595E26"/>
    <w:rsid w:val="005A025D"/>
    <w:rsid w:val="005A1684"/>
    <w:rsid w:val="005A1B06"/>
    <w:rsid w:val="005A1B74"/>
    <w:rsid w:val="005A1D56"/>
    <w:rsid w:val="005A1DF1"/>
    <w:rsid w:val="005A22F5"/>
    <w:rsid w:val="005A37E2"/>
    <w:rsid w:val="005A4B8A"/>
    <w:rsid w:val="005A4CE4"/>
    <w:rsid w:val="005A5E91"/>
    <w:rsid w:val="005A6877"/>
    <w:rsid w:val="005A6878"/>
    <w:rsid w:val="005A6AFA"/>
    <w:rsid w:val="005B038C"/>
    <w:rsid w:val="005B06C2"/>
    <w:rsid w:val="005B0D58"/>
    <w:rsid w:val="005B1B51"/>
    <w:rsid w:val="005B1FC4"/>
    <w:rsid w:val="005B2466"/>
    <w:rsid w:val="005B2A6E"/>
    <w:rsid w:val="005B2D2C"/>
    <w:rsid w:val="005B3FFA"/>
    <w:rsid w:val="005B43D7"/>
    <w:rsid w:val="005B4DE8"/>
    <w:rsid w:val="005B4E49"/>
    <w:rsid w:val="005B4EAE"/>
    <w:rsid w:val="005B509C"/>
    <w:rsid w:val="005B6FA6"/>
    <w:rsid w:val="005B755E"/>
    <w:rsid w:val="005B7C15"/>
    <w:rsid w:val="005C0148"/>
    <w:rsid w:val="005C13AE"/>
    <w:rsid w:val="005C3C6A"/>
    <w:rsid w:val="005C673F"/>
    <w:rsid w:val="005C6867"/>
    <w:rsid w:val="005C69C9"/>
    <w:rsid w:val="005C6BAF"/>
    <w:rsid w:val="005C7909"/>
    <w:rsid w:val="005D0A36"/>
    <w:rsid w:val="005D0AD8"/>
    <w:rsid w:val="005D33D0"/>
    <w:rsid w:val="005D3599"/>
    <w:rsid w:val="005D449B"/>
    <w:rsid w:val="005D4642"/>
    <w:rsid w:val="005D53E0"/>
    <w:rsid w:val="005D549C"/>
    <w:rsid w:val="005D66C8"/>
    <w:rsid w:val="005D70D4"/>
    <w:rsid w:val="005D7952"/>
    <w:rsid w:val="005E1423"/>
    <w:rsid w:val="005E1514"/>
    <w:rsid w:val="005E1DEF"/>
    <w:rsid w:val="005E2A98"/>
    <w:rsid w:val="005E351D"/>
    <w:rsid w:val="005E4F3B"/>
    <w:rsid w:val="005E5944"/>
    <w:rsid w:val="005E658D"/>
    <w:rsid w:val="005F1B08"/>
    <w:rsid w:val="005F1F53"/>
    <w:rsid w:val="005F4B45"/>
    <w:rsid w:val="005F7169"/>
    <w:rsid w:val="005F7AAA"/>
    <w:rsid w:val="00601429"/>
    <w:rsid w:val="006017E0"/>
    <w:rsid w:val="00601D88"/>
    <w:rsid w:val="00601DB1"/>
    <w:rsid w:val="00601F78"/>
    <w:rsid w:val="006039DB"/>
    <w:rsid w:val="00603D52"/>
    <w:rsid w:val="0060501C"/>
    <w:rsid w:val="00605070"/>
    <w:rsid w:val="00605313"/>
    <w:rsid w:val="00606F74"/>
    <w:rsid w:val="006077E3"/>
    <w:rsid w:val="00611E32"/>
    <w:rsid w:val="006120F0"/>
    <w:rsid w:val="0061257B"/>
    <w:rsid w:val="006125DD"/>
    <w:rsid w:val="0061280A"/>
    <w:rsid w:val="006157BA"/>
    <w:rsid w:val="006161C6"/>
    <w:rsid w:val="0061699E"/>
    <w:rsid w:val="00620379"/>
    <w:rsid w:val="00620531"/>
    <w:rsid w:val="006209EC"/>
    <w:rsid w:val="00620A7E"/>
    <w:rsid w:val="00621AE6"/>
    <w:rsid w:val="006232AA"/>
    <w:rsid w:val="00623DF1"/>
    <w:rsid w:val="00624C37"/>
    <w:rsid w:val="00630A0A"/>
    <w:rsid w:val="00632545"/>
    <w:rsid w:val="0063460A"/>
    <w:rsid w:val="0063520D"/>
    <w:rsid w:val="0063555F"/>
    <w:rsid w:val="00635BDD"/>
    <w:rsid w:val="006368B0"/>
    <w:rsid w:val="00636FAD"/>
    <w:rsid w:val="006378BF"/>
    <w:rsid w:val="00637975"/>
    <w:rsid w:val="006400A3"/>
    <w:rsid w:val="00640799"/>
    <w:rsid w:val="00640A55"/>
    <w:rsid w:val="006422D3"/>
    <w:rsid w:val="00643010"/>
    <w:rsid w:val="00643908"/>
    <w:rsid w:val="00645173"/>
    <w:rsid w:val="0064579B"/>
    <w:rsid w:val="00647384"/>
    <w:rsid w:val="0064749B"/>
    <w:rsid w:val="00647F13"/>
    <w:rsid w:val="0065005E"/>
    <w:rsid w:val="00650481"/>
    <w:rsid w:val="006507E8"/>
    <w:rsid w:val="00650803"/>
    <w:rsid w:val="00650981"/>
    <w:rsid w:val="006509AD"/>
    <w:rsid w:val="006509FC"/>
    <w:rsid w:val="006511C9"/>
    <w:rsid w:val="00651BB4"/>
    <w:rsid w:val="00652640"/>
    <w:rsid w:val="00653B2C"/>
    <w:rsid w:val="00654E48"/>
    <w:rsid w:val="00655124"/>
    <w:rsid w:val="006568FE"/>
    <w:rsid w:val="006573CF"/>
    <w:rsid w:val="00660B23"/>
    <w:rsid w:val="00661C36"/>
    <w:rsid w:val="00661C9D"/>
    <w:rsid w:val="00661E71"/>
    <w:rsid w:val="00662215"/>
    <w:rsid w:val="0066358C"/>
    <w:rsid w:val="00663803"/>
    <w:rsid w:val="00665A22"/>
    <w:rsid w:val="00666006"/>
    <w:rsid w:val="00666616"/>
    <w:rsid w:val="00666BA6"/>
    <w:rsid w:val="006672CB"/>
    <w:rsid w:val="0066759C"/>
    <w:rsid w:val="00667B71"/>
    <w:rsid w:val="00667D50"/>
    <w:rsid w:val="006707A3"/>
    <w:rsid w:val="006709D2"/>
    <w:rsid w:val="006711BF"/>
    <w:rsid w:val="00672C13"/>
    <w:rsid w:val="00673AEA"/>
    <w:rsid w:val="00674491"/>
    <w:rsid w:val="00674E9B"/>
    <w:rsid w:val="006755D0"/>
    <w:rsid w:val="00675AA3"/>
    <w:rsid w:val="006772E6"/>
    <w:rsid w:val="00677FB3"/>
    <w:rsid w:val="00680395"/>
    <w:rsid w:val="00681C08"/>
    <w:rsid w:val="00681E97"/>
    <w:rsid w:val="00681F69"/>
    <w:rsid w:val="00681FA4"/>
    <w:rsid w:val="006820C0"/>
    <w:rsid w:val="00683384"/>
    <w:rsid w:val="00683454"/>
    <w:rsid w:val="00684D30"/>
    <w:rsid w:val="006852A2"/>
    <w:rsid w:val="00685646"/>
    <w:rsid w:val="006859EB"/>
    <w:rsid w:val="00685F7A"/>
    <w:rsid w:val="0068691D"/>
    <w:rsid w:val="00686CB0"/>
    <w:rsid w:val="00690756"/>
    <w:rsid w:val="00692341"/>
    <w:rsid w:val="00692575"/>
    <w:rsid w:val="00693366"/>
    <w:rsid w:val="006943BC"/>
    <w:rsid w:val="006950CC"/>
    <w:rsid w:val="00697DA6"/>
    <w:rsid w:val="00697FF7"/>
    <w:rsid w:val="006A01F2"/>
    <w:rsid w:val="006A0807"/>
    <w:rsid w:val="006A13F2"/>
    <w:rsid w:val="006A2DB9"/>
    <w:rsid w:val="006A4AE5"/>
    <w:rsid w:val="006A4E72"/>
    <w:rsid w:val="006A768A"/>
    <w:rsid w:val="006A7738"/>
    <w:rsid w:val="006A7C15"/>
    <w:rsid w:val="006B0120"/>
    <w:rsid w:val="006B0DA6"/>
    <w:rsid w:val="006B195B"/>
    <w:rsid w:val="006B1AD7"/>
    <w:rsid w:val="006B1EDE"/>
    <w:rsid w:val="006B1F6C"/>
    <w:rsid w:val="006B2AFC"/>
    <w:rsid w:val="006B2D73"/>
    <w:rsid w:val="006B3721"/>
    <w:rsid w:val="006B3B22"/>
    <w:rsid w:val="006B5F78"/>
    <w:rsid w:val="006B6875"/>
    <w:rsid w:val="006B71BC"/>
    <w:rsid w:val="006B75C6"/>
    <w:rsid w:val="006B7884"/>
    <w:rsid w:val="006C00C1"/>
    <w:rsid w:val="006C027B"/>
    <w:rsid w:val="006C0BB5"/>
    <w:rsid w:val="006C111E"/>
    <w:rsid w:val="006C1843"/>
    <w:rsid w:val="006C2FEA"/>
    <w:rsid w:val="006C30C7"/>
    <w:rsid w:val="006C33A3"/>
    <w:rsid w:val="006C3D2D"/>
    <w:rsid w:val="006C4C61"/>
    <w:rsid w:val="006C5426"/>
    <w:rsid w:val="006C5B0B"/>
    <w:rsid w:val="006C7556"/>
    <w:rsid w:val="006D019D"/>
    <w:rsid w:val="006D0A97"/>
    <w:rsid w:val="006D230D"/>
    <w:rsid w:val="006D284F"/>
    <w:rsid w:val="006D3129"/>
    <w:rsid w:val="006D4106"/>
    <w:rsid w:val="006D4526"/>
    <w:rsid w:val="006D471B"/>
    <w:rsid w:val="006D52D7"/>
    <w:rsid w:val="006D6438"/>
    <w:rsid w:val="006D661C"/>
    <w:rsid w:val="006D707B"/>
    <w:rsid w:val="006D708F"/>
    <w:rsid w:val="006E1110"/>
    <w:rsid w:val="006E182A"/>
    <w:rsid w:val="006E1988"/>
    <w:rsid w:val="006E1A02"/>
    <w:rsid w:val="006E2077"/>
    <w:rsid w:val="006E2C0F"/>
    <w:rsid w:val="006E42B4"/>
    <w:rsid w:val="006E4F8B"/>
    <w:rsid w:val="006E5AE5"/>
    <w:rsid w:val="006F00A4"/>
    <w:rsid w:val="006F1664"/>
    <w:rsid w:val="006F4B3B"/>
    <w:rsid w:val="006F5721"/>
    <w:rsid w:val="006F655C"/>
    <w:rsid w:val="006F6F6A"/>
    <w:rsid w:val="006F73D7"/>
    <w:rsid w:val="007006DA"/>
    <w:rsid w:val="007007E9"/>
    <w:rsid w:val="00700A44"/>
    <w:rsid w:val="00700B3A"/>
    <w:rsid w:val="00701085"/>
    <w:rsid w:val="0070172D"/>
    <w:rsid w:val="00702983"/>
    <w:rsid w:val="00702B77"/>
    <w:rsid w:val="00702DBE"/>
    <w:rsid w:val="0070391E"/>
    <w:rsid w:val="00703C81"/>
    <w:rsid w:val="00704C66"/>
    <w:rsid w:val="00706755"/>
    <w:rsid w:val="00707E16"/>
    <w:rsid w:val="007116EB"/>
    <w:rsid w:val="007123F8"/>
    <w:rsid w:val="00712E40"/>
    <w:rsid w:val="0071391D"/>
    <w:rsid w:val="00715569"/>
    <w:rsid w:val="007156E8"/>
    <w:rsid w:val="00716570"/>
    <w:rsid w:val="00716647"/>
    <w:rsid w:val="0071689D"/>
    <w:rsid w:val="00720BAF"/>
    <w:rsid w:val="00721307"/>
    <w:rsid w:val="007231AE"/>
    <w:rsid w:val="00724744"/>
    <w:rsid w:val="0072556F"/>
    <w:rsid w:val="0072673B"/>
    <w:rsid w:val="00727A39"/>
    <w:rsid w:val="00727CA7"/>
    <w:rsid w:val="007301DD"/>
    <w:rsid w:val="0073383F"/>
    <w:rsid w:val="007345ED"/>
    <w:rsid w:val="00735979"/>
    <w:rsid w:val="0073604D"/>
    <w:rsid w:val="00736E8F"/>
    <w:rsid w:val="0073711D"/>
    <w:rsid w:val="007379E3"/>
    <w:rsid w:val="00737C52"/>
    <w:rsid w:val="00740844"/>
    <w:rsid w:val="0074112D"/>
    <w:rsid w:val="00741E03"/>
    <w:rsid w:val="007429C1"/>
    <w:rsid w:val="00742BCC"/>
    <w:rsid w:val="0074373F"/>
    <w:rsid w:val="00744735"/>
    <w:rsid w:val="00744990"/>
    <w:rsid w:val="007449E8"/>
    <w:rsid w:val="00744ACC"/>
    <w:rsid w:val="00744CAA"/>
    <w:rsid w:val="0074750F"/>
    <w:rsid w:val="007477FA"/>
    <w:rsid w:val="00752142"/>
    <w:rsid w:val="00752304"/>
    <w:rsid w:val="00752645"/>
    <w:rsid w:val="00752C4E"/>
    <w:rsid w:val="007531FE"/>
    <w:rsid w:val="00753690"/>
    <w:rsid w:val="0075387D"/>
    <w:rsid w:val="00753F0E"/>
    <w:rsid w:val="007541C8"/>
    <w:rsid w:val="00754D78"/>
    <w:rsid w:val="00755E4C"/>
    <w:rsid w:val="0075723C"/>
    <w:rsid w:val="0075797D"/>
    <w:rsid w:val="00757B6A"/>
    <w:rsid w:val="00760254"/>
    <w:rsid w:val="0076078E"/>
    <w:rsid w:val="007609F5"/>
    <w:rsid w:val="007629C9"/>
    <w:rsid w:val="00762D69"/>
    <w:rsid w:val="007652E8"/>
    <w:rsid w:val="00766A03"/>
    <w:rsid w:val="00767F54"/>
    <w:rsid w:val="007706CC"/>
    <w:rsid w:val="00770BD0"/>
    <w:rsid w:val="00771D2F"/>
    <w:rsid w:val="00773335"/>
    <w:rsid w:val="00773A58"/>
    <w:rsid w:val="00774745"/>
    <w:rsid w:val="007747D0"/>
    <w:rsid w:val="00774849"/>
    <w:rsid w:val="00775994"/>
    <w:rsid w:val="00776191"/>
    <w:rsid w:val="007768A2"/>
    <w:rsid w:val="0077789A"/>
    <w:rsid w:val="0078001D"/>
    <w:rsid w:val="0078197A"/>
    <w:rsid w:val="00782645"/>
    <w:rsid w:val="007841F6"/>
    <w:rsid w:val="007846C7"/>
    <w:rsid w:val="007851B9"/>
    <w:rsid w:val="00786884"/>
    <w:rsid w:val="007868F8"/>
    <w:rsid w:val="00786A9A"/>
    <w:rsid w:val="00790FB0"/>
    <w:rsid w:val="007912BB"/>
    <w:rsid w:val="00792EA3"/>
    <w:rsid w:val="00793236"/>
    <w:rsid w:val="007939AF"/>
    <w:rsid w:val="00793AAA"/>
    <w:rsid w:val="00793F0B"/>
    <w:rsid w:val="00794090"/>
    <w:rsid w:val="00794245"/>
    <w:rsid w:val="00794365"/>
    <w:rsid w:val="007945F7"/>
    <w:rsid w:val="00794AFA"/>
    <w:rsid w:val="00795799"/>
    <w:rsid w:val="00795E0F"/>
    <w:rsid w:val="00796416"/>
    <w:rsid w:val="00797EE4"/>
    <w:rsid w:val="007A1FC0"/>
    <w:rsid w:val="007A27D7"/>
    <w:rsid w:val="007A34B6"/>
    <w:rsid w:val="007A3A61"/>
    <w:rsid w:val="007A3EB3"/>
    <w:rsid w:val="007A60F0"/>
    <w:rsid w:val="007A620B"/>
    <w:rsid w:val="007A6C7D"/>
    <w:rsid w:val="007A7327"/>
    <w:rsid w:val="007A75D0"/>
    <w:rsid w:val="007B0511"/>
    <w:rsid w:val="007B11A5"/>
    <w:rsid w:val="007B1825"/>
    <w:rsid w:val="007B1AED"/>
    <w:rsid w:val="007B232B"/>
    <w:rsid w:val="007B3449"/>
    <w:rsid w:val="007B3667"/>
    <w:rsid w:val="007B59BB"/>
    <w:rsid w:val="007B6716"/>
    <w:rsid w:val="007B7432"/>
    <w:rsid w:val="007B7F55"/>
    <w:rsid w:val="007C0ED3"/>
    <w:rsid w:val="007C11E2"/>
    <w:rsid w:val="007C135E"/>
    <w:rsid w:val="007C1BC4"/>
    <w:rsid w:val="007C36AA"/>
    <w:rsid w:val="007C64DF"/>
    <w:rsid w:val="007C64F2"/>
    <w:rsid w:val="007C6561"/>
    <w:rsid w:val="007C6AF2"/>
    <w:rsid w:val="007C76BC"/>
    <w:rsid w:val="007C7E06"/>
    <w:rsid w:val="007D0716"/>
    <w:rsid w:val="007D0FC4"/>
    <w:rsid w:val="007D134C"/>
    <w:rsid w:val="007D1423"/>
    <w:rsid w:val="007D1608"/>
    <w:rsid w:val="007D164B"/>
    <w:rsid w:val="007D180D"/>
    <w:rsid w:val="007D27D9"/>
    <w:rsid w:val="007D2D12"/>
    <w:rsid w:val="007D2E16"/>
    <w:rsid w:val="007D4D98"/>
    <w:rsid w:val="007D71AC"/>
    <w:rsid w:val="007D73BA"/>
    <w:rsid w:val="007E07B9"/>
    <w:rsid w:val="007E0DF8"/>
    <w:rsid w:val="007E171E"/>
    <w:rsid w:val="007E28FF"/>
    <w:rsid w:val="007E343D"/>
    <w:rsid w:val="007E5360"/>
    <w:rsid w:val="007E582B"/>
    <w:rsid w:val="007E6A5B"/>
    <w:rsid w:val="007E6B66"/>
    <w:rsid w:val="007E7278"/>
    <w:rsid w:val="007E738E"/>
    <w:rsid w:val="007F2417"/>
    <w:rsid w:val="007F2704"/>
    <w:rsid w:val="007F2C99"/>
    <w:rsid w:val="007F3A22"/>
    <w:rsid w:val="007F3C9C"/>
    <w:rsid w:val="007F4A76"/>
    <w:rsid w:val="007F5374"/>
    <w:rsid w:val="007F56FA"/>
    <w:rsid w:val="007F5FC7"/>
    <w:rsid w:val="007F6306"/>
    <w:rsid w:val="007F6CBC"/>
    <w:rsid w:val="007F6FFC"/>
    <w:rsid w:val="007F7B30"/>
    <w:rsid w:val="00800AFC"/>
    <w:rsid w:val="00800B3D"/>
    <w:rsid w:val="00800ED7"/>
    <w:rsid w:val="00802906"/>
    <w:rsid w:val="00802ACC"/>
    <w:rsid w:val="008042D9"/>
    <w:rsid w:val="00804AFC"/>
    <w:rsid w:val="008059A0"/>
    <w:rsid w:val="00807338"/>
    <w:rsid w:val="0080760E"/>
    <w:rsid w:val="00807854"/>
    <w:rsid w:val="00810EB7"/>
    <w:rsid w:val="008119A3"/>
    <w:rsid w:val="008125D5"/>
    <w:rsid w:val="00812704"/>
    <w:rsid w:val="00812DA2"/>
    <w:rsid w:val="008135C1"/>
    <w:rsid w:val="008140F6"/>
    <w:rsid w:val="00814493"/>
    <w:rsid w:val="008149FD"/>
    <w:rsid w:val="00817016"/>
    <w:rsid w:val="008175A4"/>
    <w:rsid w:val="00817654"/>
    <w:rsid w:val="00821038"/>
    <w:rsid w:val="00821C89"/>
    <w:rsid w:val="008220EC"/>
    <w:rsid w:val="00822C3C"/>
    <w:rsid w:val="00822EF1"/>
    <w:rsid w:val="0082310B"/>
    <w:rsid w:val="00823CFE"/>
    <w:rsid w:val="008240F8"/>
    <w:rsid w:val="008246E6"/>
    <w:rsid w:val="00824A3C"/>
    <w:rsid w:val="00824DDF"/>
    <w:rsid w:val="00825C5B"/>
    <w:rsid w:val="0082612A"/>
    <w:rsid w:val="00826776"/>
    <w:rsid w:val="00826A1E"/>
    <w:rsid w:val="00830464"/>
    <w:rsid w:val="008318DE"/>
    <w:rsid w:val="00832C42"/>
    <w:rsid w:val="0083353B"/>
    <w:rsid w:val="0083451E"/>
    <w:rsid w:val="00835178"/>
    <w:rsid w:val="008359E0"/>
    <w:rsid w:val="00836147"/>
    <w:rsid w:val="0083668D"/>
    <w:rsid w:val="00837774"/>
    <w:rsid w:val="00837DDA"/>
    <w:rsid w:val="00840431"/>
    <w:rsid w:val="008405CF"/>
    <w:rsid w:val="00840A13"/>
    <w:rsid w:val="00840F26"/>
    <w:rsid w:val="008412DC"/>
    <w:rsid w:val="00841EA5"/>
    <w:rsid w:val="0084203F"/>
    <w:rsid w:val="00842DE2"/>
    <w:rsid w:val="00843515"/>
    <w:rsid w:val="00844073"/>
    <w:rsid w:val="00845878"/>
    <w:rsid w:val="008459B0"/>
    <w:rsid w:val="0084631D"/>
    <w:rsid w:val="00846864"/>
    <w:rsid w:val="00846D1E"/>
    <w:rsid w:val="00847BD3"/>
    <w:rsid w:val="00851226"/>
    <w:rsid w:val="00851BE3"/>
    <w:rsid w:val="008525EC"/>
    <w:rsid w:val="00853621"/>
    <w:rsid w:val="00853F45"/>
    <w:rsid w:val="0085410A"/>
    <w:rsid w:val="008548E9"/>
    <w:rsid w:val="00854C50"/>
    <w:rsid w:val="00854F2F"/>
    <w:rsid w:val="0085550A"/>
    <w:rsid w:val="00855B75"/>
    <w:rsid w:val="008561B0"/>
    <w:rsid w:val="0085649F"/>
    <w:rsid w:val="00856683"/>
    <w:rsid w:val="00856B23"/>
    <w:rsid w:val="00861428"/>
    <w:rsid w:val="00861879"/>
    <w:rsid w:val="00861B41"/>
    <w:rsid w:val="00861D29"/>
    <w:rsid w:val="0086269B"/>
    <w:rsid w:val="00862E46"/>
    <w:rsid w:val="00863194"/>
    <w:rsid w:val="00864163"/>
    <w:rsid w:val="00864858"/>
    <w:rsid w:val="00865D5A"/>
    <w:rsid w:val="008662C9"/>
    <w:rsid w:val="00866D78"/>
    <w:rsid w:val="008673AD"/>
    <w:rsid w:val="008704D6"/>
    <w:rsid w:val="0087060B"/>
    <w:rsid w:val="00870A58"/>
    <w:rsid w:val="00871F15"/>
    <w:rsid w:val="008738F8"/>
    <w:rsid w:val="00874762"/>
    <w:rsid w:val="00875B00"/>
    <w:rsid w:val="008803CE"/>
    <w:rsid w:val="008825D7"/>
    <w:rsid w:val="00882FE3"/>
    <w:rsid w:val="008833CA"/>
    <w:rsid w:val="008836E6"/>
    <w:rsid w:val="008838A7"/>
    <w:rsid w:val="00883958"/>
    <w:rsid w:val="008846F9"/>
    <w:rsid w:val="00886782"/>
    <w:rsid w:val="008872B1"/>
    <w:rsid w:val="008877C7"/>
    <w:rsid w:val="00887C51"/>
    <w:rsid w:val="0089018D"/>
    <w:rsid w:val="00890A62"/>
    <w:rsid w:val="00891372"/>
    <w:rsid w:val="00891D80"/>
    <w:rsid w:val="00891E84"/>
    <w:rsid w:val="00892F96"/>
    <w:rsid w:val="0089502C"/>
    <w:rsid w:val="0089537D"/>
    <w:rsid w:val="008966D2"/>
    <w:rsid w:val="008A01E3"/>
    <w:rsid w:val="008A08B4"/>
    <w:rsid w:val="008A34A3"/>
    <w:rsid w:val="008A35B1"/>
    <w:rsid w:val="008A3F06"/>
    <w:rsid w:val="008A7406"/>
    <w:rsid w:val="008A7E60"/>
    <w:rsid w:val="008A7E8F"/>
    <w:rsid w:val="008A7FBF"/>
    <w:rsid w:val="008B0370"/>
    <w:rsid w:val="008B2159"/>
    <w:rsid w:val="008B293C"/>
    <w:rsid w:val="008B373E"/>
    <w:rsid w:val="008B4344"/>
    <w:rsid w:val="008B48A0"/>
    <w:rsid w:val="008B6F3C"/>
    <w:rsid w:val="008B72EC"/>
    <w:rsid w:val="008B7625"/>
    <w:rsid w:val="008B77EC"/>
    <w:rsid w:val="008C0CC4"/>
    <w:rsid w:val="008C1550"/>
    <w:rsid w:val="008C1953"/>
    <w:rsid w:val="008C2097"/>
    <w:rsid w:val="008C58B4"/>
    <w:rsid w:val="008C6A56"/>
    <w:rsid w:val="008C6CEA"/>
    <w:rsid w:val="008C6EE1"/>
    <w:rsid w:val="008C7759"/>
    <w:rsid w:val="008D07B1"/>
    <w:rsid w:val="008D07BB"/>
    <w:rsid w:val="008D0840"/>
    <w:rsid w:val="008D0B07"/>
    <w:rsid w:val="008D1032"/>
    <w:rsid w:val="008D15AE"/>
    <w:rsid w:val="008D25F7"/>
    <w:rsid w:val="008D2C73"/>
    <w:rsid w:val="008D2F5D"/>
    <w:rsid w:val="008D3326"/>
    <w:rsid w:val="008D47E8"/>
    <w:rsid w:val="008D52E2"/>
    <w:rsid w:val="008D6ACB"/>
    <w:rsid w:val="008D6E00"/>
    <w:rsid w:val="008D7458"/>
    <w:rsid w:val="008E036C"/>
    <w:rsid w:val="008E0CE3"/>
    <w:rsid w:val="008E1421"/>
    <w:rsid w:val="008E1A40"/>
    <w:rsid w:val="008E1EB8"/>
    <w:rsid w:val="008E20C0"/>
    <w:rsid w:val="008E3C0E"/>
    <w:rsid w:val="008E5F2A"/>
    <w:rsid w:val="008E603A"/>
    <w:rsid w:val="008E64B0"/>
    <w:rsid w:val="008E7A2D"/>
    <w:rsid w:val="008F1AD1"/>
    <w:rsid w:val="008F1EBF"/>
    <w:rsid w:val="008F238B"/>
    <w:rsid w:val="008F276E"/>
    <w:rsid w:val="008F412E"/>
    <w:rsid w:val="008F4511"/>
    <w:rsid w:val="008F519E"/>
    <w:rsid w:val="008F6C3F"/>
    <w:rsid w:val="008F6CE0"/>
    <w:rsid w:val="008F6E27"/>
    <w:rsid w:val="008F6EC5"/>
    <w:rsid w:val="008F78FA"/>
    <w:rsid w:val="008F7E64"/>
    <w:rsid w:val="009018C7"/>
    <w:rsid w:val="009022F8"/>
    <w:rsid w:val="00902DC4"/>
    <w:rsid w:val="009033FE"/>
    <w:rsid w:val="00903502"/>
    <w:rsid w:val="00904C7B"/>
    <w:rsid w:val="00904EB9"/>
    <w:rsid w:val="00904F3B"/>
    <w:rsid w:val="00905DE5"/>
    <w:rsid w:val="00907B19"/>
    <w:rsid w:val="0091082B"/>
    <w:rsid w:val="009108D7"/>
    <w:rsid w:val="00912D51"/>
    <w:rsid w:val="00913C88"/>
    <w:rsid w:val="00914241"/>
    <w:rsid w:val="009171F0"/>
    <w:rsid w:val="009172C7"/>
    <w:rsid w:val="00921740"/>
    <w:rsid w:val="00921AF5"/>
    <w:rsid w:val="00921B64"/>
    <w:rsid w:val="0092202A"/>
    <w:rsid w:val="00923E83"/>
    <w:rsid w:val="00923FA7"/>
    <w:rsid w:val="0092550B"/>
    <w:rsid w:val="0092673B"/>
    <w:rsid w:val="00926796"/>
    <w:rsid w:val="009268E9"/>
    <w:rsid w:val="00927E3C"/>
    <w:rsid w:val="009308EF"/>
    <w:rsid w:val="00931A60"/>
    <w:rsid w:val="009324CA"/>
    <w:rsid w:val="00934318"/>
    <w:rsid w:val="00935C80"/>
    <w:rsid w:val="00935EB5"/>
    <w:rsid w:val="00937130"/>
    <w:rsid w:val="00937384"/>
    <w:rsid w:val="00937D53"/>
    <w:rsid w:val="009416D7"/>
    <w:rsid w:val="00942B38"/>
    <w:rsid w:val="00944FAF"/>
    <w:rsid w:val="009458DF"/>
    <w:rsid w:val="00945E1B"/>
    <w:rsid w:val="00945E9B"/>
    <w:rsid w:val="009466C3"/>
    <w:rsid w:val="00946F58"/>
    <w:rsid w:val="009502F2"/>
    <w:rsid w:val="00951EEC"/>
    <w:rsid w:val="009526D2"/>
    <w:rsid w:val="0095287E"/>
    <w:rsid w:val="00952AF8"/>
    <w:rsid w:val="00953CB2"/>
    <w:rsid w:val="00953E48"/>
    <w:rsid w:val="00954A46"/>
    <w:rsid w:val="00955DE5"/>
    <w:rsid w:val="0095688E"/>
    <w:rsid w:val="00956A3A"/>
    <w:rsid w:val="00957F6B"/>
    <w:rsid w:val="009600EE"/>
    <w:rsid w:val="00960A07"/>
    <w:rsid w:val="00960DD1"/>
    <w:rsid w:val="00961547"/>
    <w:rsid w:val="009617A9"/>
    <w:rsid w:val="0096261E"/>
    <w:rsid w:val="00963730"/>
    <w:rsid w:val="00964C67"/>
    <w:rsid w:val="00964C83"/>
    <w:rsid w:val="00964D34"/>
    <w:rsid w:val="00964D4A"/>
    <w:rsid w:val="00964FF9"/>
    <w:rsid w:val="0096653D"/>
    <w:rsid w:val="00967672"/>
    <w:rsid w:val="00971976"/>
    <w:rsid w:val="00971CCC"/>
    <w:rsid w:val="00973D76"/>
    <w:rsid w:val="00975578"/>
    <w:rsid w:val="00976673"/>
    <w:rsid w:val="00976C14"/>
    <w:rsid w:val="009778E3"/>
    <w:rsid w:val="00977BBF"/>
    <w:rsid w:val="00980886"/>
    <w:rsid w:val="0098284E"/>
    <w:rsid w:val="00983715"/>
    <w:rsid w:val="00984883"/>
    <w:rsid w:val="0098526A"/>
    <w:rsid w:val="009902EE"/>
    <w:rsid w:val="009907A6"/>
    <w:rsid w:val="00990A3A"/>
    <w:rsid w:val="0099110F"/>
    <w:rsid w:val="00991168"/>
    <w:rsid w:val="00992077"/>
    <w:rsid w:val="00992426"/>
    <w:rsid w:val="00994311"/>
    <w:rsid w:val="0099451E"/>
    <w:rsid w:val="009956F6"/>
    <w:rsid w:val="00996599"/>
    <w:rsid w:val="0099665A"/>
    <w:rsid w:val="009968F8"/>
    <w:rsid w:val="0099773D"/>
    <w:rsid w:val="009A0187"/>
    <w:rsid w:val="009A1BF7"/>
    <w:rsid w:val="009A1D38"/>
    <w:rsid w:val="009A2EDE"/>
    <w:rsid w:val="009A3E90"/>
    <w:rsid w:val="009A4335"/>
    <w:rsid w:val="009A53FF"/>
    <w:rsid w:val="009A594B"/>
    <w:rsid w:val="009A7976"/>
    <w:rsid w:val="009B1B41"/>
    <w:rsid w:val="009B2A1E"/>
    <w:rsid w:val="009B30B8"/>
    <w:rsid w:val="009B34BD"/>
    <w:rsid w:val="009B63EB"/>
    <w:rsid w:val="009B668D"/>
    <w:rsid w:val="009B6A00"/>
    <w:rsid w:val="009B6EB1"/>
    <w:rsid w:val="009C01DA"/>
    <w:rsid w:val="009C058F"/>
    <w:rsid w:val="009C0FF0"/>
    <w:rsid w:val="009C1D55"/>
    <w:rsid w:val="009C243C"/>
    <w:rsid w:val="009C3535"/>
    <w:rsid w:val="009C3B5A"/>
    <w:rsid w:val="009C4003"/>
    <w:rsid w:val="009C4DD7"/>
    <w:rsid w:val="009C570B"/>
    <w:rsid w:val="009C5C2D"/>
    <w:rsid w:val="009C5F2E"/>
    <w:rsid w:val="009C6738"/>
    <w:rsid w:val="009D0958"/>
    <w:rsid w:val="009D0FA2"/>
    <w:rsid w:val="009D1EF5"/>
    <w:rsid w:val="009D23A2"/>
    <w:rsid w:val="009D2718"/>
    <w:rsid w:val="009D2E7A"/>
    <w:rsid w:val="009D454F"/>
    <w:rsid w:val="009D513A"/>
    <w:rsid w:val="009D73D1"/>
    <w:rsid w:val="009E013B"/>
    <w:rsid w:val="009E0157"/>
    <w:rsid w:val="009E0B5B"/>
    <w:rsid w:val="009E1520"/>
    <w:rsid w:val="009E1D70"/>
    <w:rsid w:val="009E2104"/>
    <w:rsid w:val="009E2989"/>
    <w:rsid w:val="009E2A8F"/>
    <w:rsid w:val="009E300D"/>
    <w:rsid w:val="009E325E"/>
    <w:rsid w:val="009E4066"/>
    <w:rsid w:val="009E4169"/>
    <w:rsid w:val="009E43B8"/>
    <w:rsid w:val="009E495C"/>
    <w:rsid w:val="009E4BEA"/>
    <w:rsid w:val="009E6493"/>
    <w:rsid w:val="009E7EA9"/>
    <w:rsid w:val="009F1B7B"/>
    <w:rsid w:val="009F2651"/>
    <w:rsid w:val="009F3E85"/>
    <w:rsid w:val="009F5E6D"/>
    <w:rsid w:val="009F5FFC"/>
    <w:rsid w:val="009F6ACE"/>
    <w:rsid w:val="009F6C96"/>
    <w:rsid w:val="009F73BA"/>
    <w:rsid w:val="00A00143"/>
    <w:rsid w:val="00A0050C"/>
    <w:rsid w:val="00A00F2A"/>
    <w:rsid w:val="00A017B5"/>
    <w:rsid w:val="00A01A4C"/>
    <w:rsid w:val="00A01A93"/>
    <w:rsid w:val="00A03283"/>
    <w:rsid w:val="00A0428F"/>
    <w:rsid w:val="00A04C37"/>
    <w:rsid w:val="00A04DA8"/>
    <w:rsid w:val="00A0618C"/>
    <w:rsid w:val="00A06B26"/>
    <w:rsid w:val="00A07104"/>
    <w:rsid w:val="00A10490"/>
    <w:rsid w:val="00A1049F"/>
    <w:rsid w:val="00A125BC"/>
    <w:rsid w:val="00A1358A"/>
    <w:rsid w:val="00A138A2"/>
    <w:rsid w:val="00A139B6"/>
    <w:rsid w:val="00A13C72"/>
    <w:rsid w:val="00A1504D"/>
    <w:rsid w:val="00A15391"/>
    <w:rsid w:val="00A17310"/>
    <w:rsid w:val="00A17855"/>
    <w:rsid w:val="00A21522"/>
    <w:rsid w:val="00A21C84"/>
    <w:rsid w:val="00A23173"/>
    <w:rsid w:val="00A23CB8"/>
    <w:rsid w:val="00A25EEA"/>
    <w:rsid w:val="00A26E41"/>
    <w:rsid w:val="00A3021D"/>
    <w:rsid w:val="00A30850"/>
    <w:rsid w:val="00A30B4D"/>
    <w:rsid w:val="00A3110A"/>
    <w:rsid w:val="00A319B7"/>
    <w:rsid w:val="00A321E4"/>
    <w:rsid w:val="00A329D6"/>
    <w:rsid w:val="00A32AA1"/>
    <w:rsid w:val="00A37AB1"/>
    <w:rsid w:val="00A40609"/>
    <w:rsid w:val="00A4090B"/>
    <w:rsid w:val="00A420EA"/>
    <w:rsid w:val="00A4296D"/>
    <w:rsid w:val="00A42B30"/>
    <w:rsid w:val="00A42CD7"/>
    <w:rsid w:val="00A434D8"/>
    <w:rsid w:val="00A44BFB"/>
    <w:rsid w:val="00A44C14"/>
    <w:rsid w:val="00A45B00"/>
    <w:rsid w:val="00A46029"/>
    <w:rsid w:val="00A464E8"/>
    <w:rsid w:val="00A51190"/>
    <w:rsid w:val="00A517CA"/>
    <w:rsid w:val="00A52026"/>
    <w:rsid w:val="00A5297C"/>
    <w:rsid w:val="00A532C0"/>
    <w:rsid w:val="00A5464E"/>
    <w:rsid w:val="00A55E0D"/>
    <w:rsid w:val="00A55F3B"/>
    <w:rsid w:val="00A5754F"/>
    <w:rsid w:val="00A60E0D"/>
    <w:rsid w:val="00A638CF"/>
    <w:rsid w:val="00A649C5"/>
    <w:rsid w:val="00A661C8"/>
    <w:rsid w:val="00A67032"/>
    <w:rsid w:val="00A67311"/>
    <w:rsid w:val="00A705D4"/>
    <w:rsid w:val="00A71002"/>
    <w:rsid w:val="00A72D49"/>
    <w:rsid w:val="00A730FD"/>
    <w:rsid w:val="00A740D0"/>
    <w:rsid w:val="00A75EC8"/>
    <w:rsid w:val="00A7614E"/>
    <w:rsid w:val="00A76268"/>
    <w:rsid w:val="00A76373"/>
    <w:rsid w:val="00A763FD"/>
    <w:rsid w:val="00A77F54"/>
    <w:rsid w:val="00A807AA"/>
    <w:rsid w:val="00A80A24"/>
    <w:rsid w:val="00A81873"/>
    <w:rsid w:val="00A81928"/>
    <w:rsid w:val="00A8235A"/>
    <w:rsid w:val="00A82CDE"/>
    <w:rsid w:val="00A83612"/>
    <w:rsid w:val="00A84749"/>
    <w:rsid w:val="00A84FA1"/>
    <w:rsid w:val="00A85056"/>
    <w:rsid w:val="00A90EFC"/>
    <w:rsid w:val="00A911B9"/>
    <w:rsid w:val="00A91CEC"/>
    <w:rsid w:val="00A92079"/>
    <w:rsid w:val="00A923D1"/>
    <w:rsid w:val="00A93345"/>
    <w:rsid w:val="00A93951"/>
    <w:rsid w:val="00A9436D"/>
    <w:rsid w:val="00A94CFA"/>
    <w:rsid w:val="00A9513D"/>
    <w:rsid w:val="00A951A3"/>
    <w:rsid w:val="00A95371"/>
    <w:rsid w:val="00A95B10"/>
    <w:rsid w:val="00A95DF0"/>
    <w:rsid w:val="00A96324"/>
    <w:rsid w:val="00A975D1"/>
    <w:rsid w:val="00AA03E9"/>
    <w:rsid w:val="00AA0599"/>
    <w:rsid w:val="00AA1B21"/>
    <w:rsid w:val="00AA1FB5"/>
    <w:rsid w:val="00AA2BC2"/>
    <w:rsid w:val="00AA2FDE"/>
    <w:rsid w:val="00AA3B57"/>
    <w:rsid w:val="00AA4590"/>
    <w:rsid w:val="00AA4DB2"/>
    <w:rsid w:val="00AA72AB"/>
    <w:rsid w:val="00AA734E"/>
    <w:rsid w:val="00AA7E61"/>
    <w:rsid w:val="00AB00D4"/>
    <w:rsid w:val="00AB069B"/>
    <w:rsid w:val="00AB076F"/>
    <w:rsid w:val="00AB167A"/>
    <w:rsid w:val="00AB245E"/>
    <w:rsid w:val="00AB2671"/>
    <w:rsid w:val="00AB380C"/>
    <w:rsid w:val="00AB3845"/>
    <w:rsid w:val="00AB41F5"/>
    <w:rsid w:val="00AB4E91"/>
    <w:rsid w:val="00AB5DF6"/>
    <w:rsid w:val="00AB64D5"/>
    <w:rsid w:val="00AC0275"/>
    <w:rsid w:val="00AC0289"/>
    <w:rsid w:val="00AC1A47"/>
    <w:rsid w:val="00AC1F98"/>
    <w:rsid w:val="00AC2253"/>
    <w:rsid w:val="00AC348A"/>
    <w:rsid w:val="00AC3529"/>
    <w:rsid w:val="00AC4D52"/>
    <w:rsid w:val="00AC5B15"/>
    <w:rsid w:val="00AC6CB5"/>
    <w:rsid w:val="00AC72E9"/>
    <w:rsid w:val="00AC73D8"/>
    <w:rsid w:val="00AC77B8"/>
    <w:rsid w:val="00AC7A77"/>
    <w:rsid w:val="00AD201A"/>
    <w:rsid w:val="00AD3210"/>
    <w:rsid w:val="00AD4AD4"/>
    <w:rsid w:val="00AD6F61"/>
    <w:rsid w:val="00AD6FB1"/>
    <w:rsid w:val="00AE02F9"/>
    <w:rsid w:val="00AE0722"/>
    <w:rsid w:val="00AE0B16"/>
    <w:rsid w:val="00AE1391"/>
    <w:rsid w:val="00AE2150"/>
    <w:rsid w:val="00AE30CC"/>
    <w:rsid w:val="00AE30F4"/>
    <w:rsid w:val="00AE4442"/>
    <w:rsid w:val="00AE55AB"/>
    <w:rsid w:val="00AE6117"/>
    <w:rsid w:val="00AE6CA7"/>
    <w:rsid w:val="00AE6DE7"/>
    <w:rsid w:val="00AE6F4E"/>
    <w:rsid w:val="00AF07A0"/>
    <w:rsid w:val="00AF0C32"/>
    <w:rsid w:val="00AF2009"/>
    <w:rsid w:val="00AF266B"/>
    <w:rsid w:val="00AF3410"/>
    <w:rsid w:val="00AF4549"/>
    <w:rsid w:val="00AF49D8"/>
    <w:rsid w:val="00AF5BB1"/>
    <w:rsid w:val="00AF6349"/>
    <w:rsid w:val="00AF7005"/>
    <w:rsid w:val="00B00711"/>
    <w:rsid w:val="00B0099D"/>
    <w:rsid w:val="00B0131F"/>
    <w:rsid w:val="00B01A7E"/>
    <w:rsid w:val="00B01DA2"/>
    <w:rsid w:val="00B0297C"/>
    <w:rsid w:val="00B03556"/>
    <w:rsid w:val="00B04081"/>
    <w:rsid w:val="00B0476C"/>
    <w:rsid w:val="00B0597F"/>
    <w:rsid w:val="00B060AF"/>
    <w:rsid w:val="00B06116"/>
    <w:rsid w:val="00B075F1"/>
    <w:rsid w:val="00B10E2C"/>
    <w:rsid w:val="00B119B8"/>
    <w:rsid w:val="00B11F9C"/>
    <w:rsid w:val="00B13B0A"/>
    <w:rsid w:val="00B1470F"/>
    <w:rsid w:val="00B1507B"/>
    <w:rsid w:val="00B1518E"/>
    <w:rsid w:val="00B15525"/>
    <w:rsid w:val="00B16523"/>
    <w:rsid w:val="00B16EE5"/>
    <w:rsid w:val="00B21DF2"/>
    <w:rsid w:val="00B21E2C"/>
    <w:rsid w:val="00B227A1"/>
    <w:rsid w:val="00B22BC3"/>
    <w:rsid w:val="00B23DC6"/>
    <w:rsid w:val="00B25107"/>
    <w:rsid w:val="00B25E81"/>
    <w:rsid w:val="00B26DB3"/>
    <w:rsid w:val="00B311C2"/>
    <w:rsid w:val="00B313BD"/>
    <w:rsid w:val="00B31CCE"/>
    <w:rsid w:val="00B3254C"/>
    <w:rsid w:val="00B33642"/>
    <w:rsid w:val="00B342E5"/>
    <w:rsid w:val="00B34343"/>
    <w:rsid w:val="00B35332"/>
    <w:rsid w:val="00B37017"/>
    <w:rsid w:val="00B37811"/>
    <w:rsid w:val="00B41456"/>
    <w:rsid w:val="00B4163D"/>
    <w:rsid w:val="00B41E5A"/>
    <w:rsid w:val="00B420F1"/>
    <w:rsid w:val="00B42E84"/>
    <w:rsid w:val="00B432F4"/>
    <w:rsid w:val="00B4510A"/>
    <w:rsid w:val="00B45D0C"/>
    <w:rsid w:val="00B47382"/>
    <w:rsid w:val="00B474D7"/>
    <w:rsid w:val="00B479D0"/>
    <w:rsid w:val="00B50007"/>
    <w:rsid w:val="00B501B8"/>
    <w:rsid w:val="00B50234"/>
    <w:rsid w:val="00B50C6A"/>
    <w:rsid w:val="00B50F48"/>
    <w:rsid w:val="00B5203A"/>
    <w:rsid w:val="00B531B0"/>
    <w:rsid w:val="00B53260"/>
    <w:rsid w:val="00B53DED"/>
    <w:rsid w:val="00B549CC"/>
    <w:rsid w:val="00B55954"/>
    <w:rsid w:val="00B55D74"/>
    <w:rsid w:val="00B56152"/>
    <w:rsid w:val="00B56EE6"/>
    <w:rsid w:val="00B61102"/>
    <w:rsid w:val="00B61294"/>
    <w:rsid w:val="00B619AD"/>
    <w:rsid w:val="00B61C47"/>
    <w:rsid w:val="00B626E0"/>
    <w:rsid w:val="00B63DA4"/>
    <w:rsid w:val="00B6637B"/>
    <w:rsid w:val="00B66392"/>
    <w:rsid w:val="00B66C84"/>
    <w:rsid w:val="00B66D43"/>
    <w:rsid w:val="00B702B0"/>
    <w:rsid w:val="00B723B0"/>
    <w:rsid w:val="00B72BAD"/>
    <w:rsid w:val="00B744F1"/>
    <w:rsid w:val="00B7460D"/>
    <w:rsid w:val="00B74E88"/>
    <w:rsid w:val="00B757F8"/>
    <w:rsid w:val="00B77016"/>
    <w:rsid w:val="00B7749F"/>
    <w:rsid w:val="00B8142F"/>
    <w:rsid w:val="00B81C71"/>
    <w:rsid w:val="00B8209F"/>
    <w:rsid w:val="00B82132"/>
    <w:rsid w:val="00B8257A"/>
    <w:rsid w:val="00B83018"/>
    <w:rsid w:val="00B84789"/>
    <w:rsid w:val="00B849DD"/>
    <w:rsid w:val="00B84C8D"/>
    <w:rsid w:val="00B84CAE"/>
    <w:rsid w:val="00B85901"/>
    <w:rsid w:val="00B87186"/>
    <w:rsid w:val="00B87495"/>
    <w:rsid w:val="00B87B04"/>
    <w:rsid w:val="00B91622"/>
    <w:rsid w:val="00B93AD8"/>
    <w:rsid w:val="00B93F90"/>
    <w:rsid w:val="00B94F99"/>
    <w:rsid w:val="00B95348"/>
    <w:rsid w:val="00B95774"/>
    <w:rsid w:val="00B96295"/>
    <w:rsid w:val="00B97BB2"/>
    <w:rsid w:val="00BA0317"/>
    <w:rsid w:val="00BA192B"/>
    <w:rsid w:val="00BA1978"/>
    <w:rsid w:val="00BA1DC1"/>
    <w:rsid w:val="00BA27DB"/>
    <w:rsid w:val="00BA41CF"/>
    <w:rsid w:val="00BA47D7"/>
    <w:rsid w:val="00BA64D1"/>
    <w:rsid w:val="00BA79D8"/>
    <w:rsid w:val="00BB114D"/>
    <w:rsid w:val="00BB1396"/>
    <w:rsid w:val="00BB2161"/>
    <w:rsid w:val="00BB2F40"/>
    <w:rsid w:val="00BB2F99"/>
    <w:rsid w:val="00BB389B"/>
    <w:rsid w:val="00BB3CC5"/>
    <w:rsid w:val="00BB3D69"/>
    <w:rsid w:val="00BB422E"/>
    <w:rsid w:val="00BB5E42"/>
    <w:rsid w:val="00BB6249"/>
    <w:rsid w:val="00BB6F51"/>
    <w:rsid w:val="00BB78AE"/>
    <w:rsid w:val="00BB7C38"/>
    <w:rsid w:val="00BC011B"/>
    <w:rsid w:val="00BC06AD"/>
    <w:rsid w:val="00BC11A7"/>
    <w:rsid w:val="00BC25DF"/>
    <w:rsid w:val="00BC3649"/>
    <w:rsid w:val="00BC4207"/>
    <w:rsid w:val="00BC4B02"/>
    <w:rsid w:val="00BC5510"/>
    <w:rsid w:val="00BC55D0"/>
    <w:rsid w:val="00BC56DB"/>
    <w:rsid w:val="00BC732A"/>
    <w:rsid w:val="00BC7740"/>
    <w:rsid w:val="00BD03F0"/>
    <w:rsid w:val="00BD065A"/>
    <w:rsid w:val="00BD07BE"/>
    <w:rsid w:val="00BD0E85"/>
    <w:rsid w:val="00BD1203"/>
    <w:rsid w:val="00BD444D"/>
    <w:rsid w:val="00BD4BEB"/>
    <w:rsid w:val="00BD62CD"/>
    <w:rsid w:val="00BE1280"/>
    <w:rsid w:val="00BE12DD"/>
    <w:rsid w:val="00BE252D"/>
    <w:rsid w:val="00BE34E7"/>
    <w:rsid w:val="00BE38E8"/>
    <w:rsid w:val="00BE3B54"/>
    <w:rsid w:val="00BE4ADB"/>
    <w:rsid w:val="00BE5B4B"/>
    <w:rsid w:val="00BE6B88"/>
    <w:rsid w:val="00BE79A8"/>
    <w:rsid w:val="00BE7B84"/>
    <w:rsid w:val="00BE7F64"/>
    <w:rsid w:val="00BF05D0"/>
    <w:rsid w:val="00BF0DB0"/>
    <w:rsid w:val="00BF2C93"/>
    <w:rsid w:val="00BF2D47"/>
    <w:rsid w:val="00BF3383"/>
    <w:rsid w:val="00BF348C"/>
    <w:rsid w:val="00BF7AD9"/>
    <w:rsid w:val="00BF7B6B"/>
    <w:rsid w:val="00C02C68"/>
    <w:rsid w:val="00C03963"/>
    <w:rsid w:val="00C03B33"/>
    <w:rsid w:val="00C03B72"/>
    <w:rsid w:val="00C03E22"/>
    <w:rsid w:val="00C05794"/>
    <w:rsid w:val="00C10820"/>
    <w:rsid w:val="00C11B4F"/>
    <w:rsid w:val="00C11E89"/>
    <w:rsid w:val="00C12E86"/>
    <w:rsid w:val="00C147BD"/>
    <w:rsid w:val="00C14A75"/>
    <w:rsid w:val="00C1575D"/>
    <w:rsid w:val="00C15C02"/>
    <w:rsid w:val="00C16EC3"/>
    <w:rsid w:val="00C17DE0"/>
    <w:rsid w:val="00C17FCD"/>
    <w:rsid w:val="00C20088"/>
    <w:rsid w:val="00C205C1"/>
    <w:rsid w:val="00C20D1C"/>
    <w:rsid w:val="00C215F0"/>
    <w:rsid w:val="00C2473A"/>
    <w:rsid w:val="00C24B34"/>
    <w:rsid w:val="00C24F2B"/>
    <w:rsid w:val="00C25322"/>
    <w:rsid w:val="00C26360"/>
    <w:rsid w:val="00C2650D"/>
    <w:rsid w:val="00C27A48"/>
    <w:rsid w:val="00C27C66"/>
    <w:rsid w:val="00C3013B"/>
    <w:rsid w:val="00C30D60"/>
    <w:rsid w:val="00C316DE"/>
    <w:rsid w:val="00C31A82"/>
    <w:rsid w:val="00C32066"/>
    <w:rsid w:val="00C323AA"/>
    <w:rsid w:val="00C3291A"/>
    <w:rsid w:val="00C33203"/>
    <w:rsid w:val="00C33D50"/>
    <w:rsid w:val="00C33E42"/>
    <w:rsid w:val="00C34142"/>
    <w:rsid w:val="00C34308"/>
    <w:rsid w:val="00C3440C"/>
    <w:rsid w:val="00C3467E"/>
    <w:rsid w:val="00C3475E"/>
    <w:rsid w:val="00C34B73"/>
    <w:rsid w:val="00C36314"/>
    <w:rsid w:val="00C37247"/>
    <w:rsid w:val="00C406E0"/>
    <w:rsid w:val="00C409E0"/>
    <w:rsid w:val="00C40D47"/>
    <w:rsid w:val="00C4289A"/>
    <w:rsid w:val="00C428AE"/>
    <w:rsid w:val="00C42EF6"/>
    <w:rsid w:val="00C43318"/>
    <w:rsid w:val="00C43980"/>
    <w:rsid w:val="00C43E0B"/>
    <w:rsid w:val="00C447A0"/>
    <w:rsid w:val="00C4591B"/>
    <w:rsid w:val="00C4642A"/>
    <w:rsid w:val="00C464FB"/>
    <w:rsid w:val="00C472BB"/>
    <w:rsid w:val="00C50818"/>
    <w:rsid w:val="00C5088F"/>
    <w:rsid w:val="00C510CC"/>
    <w:rsid w:val="00C53586"/>
    <w:rsid w:val="00C53B7E"/>
    <w:rsid w:val="00C54EDA"/>
    <w:rsid w:val="00C54F0D"/>
    <w:rsid w:val="00C55689"/>
    <w:rsid w:val="00C5611F"/>
    <w:rsid w:val="00C56620"/>
    <w:rsid w:val="00C56AF9"/>
    <w:rsid w:val="00C56BE0"/>
    <w:rsid w:val="00C57CEE"/>
    <w:rsid w:val="00C57EC0"/>
    <w:rsid w:val="00C60113"/>
    <w:rsid w:val="00C616AB"/>
    <w:rsid w:val="00C61CBE"/>
    <w:rsid w:val="00C62147"/>
    <w:rsid w:val="00C626E7"/>
    <w:rsid w:val="00C641FC"/>
    <w:rsid w:val="00C644F5"/>
    <w:rsid w:val="00C648DE"/>
    <w:rsid w:val="00C6571D"/>
    <w:rsid w:val="00C66F16"/>
    <w:rsid w:val="00C67A32"/>
    <w:rsid w:val="00C72721"/>
    <w:rsid w:val="00C72A03"/>
    <w:rsid w:val="00C737B2"/>
    <w:rsid w:val="00C73ED8"/>
    <w:rsid w:val="00C7445D"/>
    <w:rsid w:val="00C74577"/>
    <w:rsid w:val="00C75F12"/>
    <w:rsid w:val="00C77ABE"/>
    <w:rsid w:val="00C77AFC"/>
    <w:rsid w:val="00C82E00"/>
    <w:rsid w:val="00C83E51"/>
    <w:rsid w:val="00C86209"/>
    <w:rsid w:val="00C86C57"/>
    <w:rsid w:val="00C86F8D"/>
    <w:rsid w:val="00C87468"/>
    <w:rsid w:val="00C914B5"/>
    <w:rsid w:val="00C92864"/>
    <w:rsid w:val="00C94B2B"/>
    <w:rsid w:val="00C961E8"/>
    <w:rsid w:val="00C9660A"/>
    <w:rsid w:val="00C97328"/>
    <w:rsid w:val="00C973A3"/>
    <w:rsid w:val="00C97F57"/>
    <w:rsid w:val="00CA0B86"/>
    <w:rsid w:val="00CA11E7"/>
    <w:rsid w:val="00CA1298"/>
    <w:rsid w:val="00CA3B6E"/>
    <w:rsid w:val="00CA4069"/>
    <w:rsid w:val="00CA4735"/>
    <w:rsid w:val="00CA4820"/>
    <w:rsid w:val="00CA4A59"/>
    <w:rsid w:val="00CA5C2D"/>
    <w:rsid w:val="00CA6ADD"/>
    <w:rsid w:val="00CA6D62"/>
    <w:rsid w:val="00CA779D"/>
    <w:rsid w:val="00CA7AF7"/>
    <w:rsid w:val="00CB0F34"/>
    <w:rsid w:val="00CB1072"/>
    <w:rsid w:val="00CB5253"/>
    <w:rsid w:val="00CB74BE"/>
    <w:rsid w:val="00CB7531"/>
    <w:rsid w:val="00CB75F7"/>
    <w:rsid w:val="00CB7856"/>
    <w:rsid w:val="00CC199C"/>
    <w:rsid w:val="00CC38EC"/>
    <w:rsid w:val="00CC3D3D"/>
    <w:rsid w:val="00CC4C34"/>
    <w:rsid w:val="00CC4D4A"/>
    <w:rsid w:val="00CC7185"/>
    <w:rsid w:val="00CC7828"/>
    <w:rsid w:val="00CD009A"/>
    <w:rsid w:val="00CD0862"/>
    <w:rsid w:val="00CD3698"/>
    <w:rsid w:val="00CD41E0"/>
    <w:rsid w:val="00CD4302"/>
    <w:rsid w:val="00CD5910"/>
    <w:rsid w:val="00CD6873"/>
    <w:rsid w:val="00CD75B6"/>
    <w:rsid w:val="00CE0E3C"/>
    <w:rsid w:val="00CE190B"/>
    <w:rsid w:val="00CE2020"/>
    <w:rsid w:val="00CE2ED4"/>
    <w:rsid w:val="00CE372F"/>
    <w:rsid w:val="00CE3B44"/>
    <w:rsid w:val="00CE3C4B"/>
    <w:rsid w:val="00CE3CE8"/>
    <w:rsid w:val="00CE439B"/>
    <w:rsid w:val="00CE6509"/>
    <w:rsid w:val="00CE74AB"/>
    <w:rsid w:val="00CE7D8D"/>
    <w:rsid w:val="00CF1E78"/>
    <w:rsid w:val="00CF228D"/>
    <w:rsid w:val="00CF313E"/>
    <w:rsid w:val="00CF4327"/>
    <w:rsid w:val="00CF4394"/>
    <w:rsid w:val="00CF6B66"/>
    <w:rsid w:val="00CF6BB6"/>
    <w:rsid w:val="00CF6F7D"/>
    <w:rsid w:val="00CF6F7F"/>
    <w:rsid w:val="00D004B3"/>
    <w:rsid w:val="00D012CA"/>
    <w:rsid w:val="00D02235"/>
    <w:rsid w:val="00D03D49"/>
    <w:rsid w:val="00D044AA"/>
    <w:rsid w:val="00D047B1"/>
    <w:rsid w:val="00D04AED"/>
    <w:rsid w:val="00D04E10"/>
    <w:rsid w:val="00D0511A"/>
    <w:rsid w:val="00D05F71"/>
    <w:rsid w:val="00D06152"/>
    <w:rsid w:val="00D06247"/>
    <w:rsid w:val="00D06351"/>
    <w:rsid w:val="00D06AF1"/>
    <w:rsid w:val="00D070D4"/>
    <w:rsid w:val="00D078A0"/>
    <w:rsid w:val="00D07ECD"/>
    <w:rsid w:val="00D109D5"/>
    <w:rsid w:val="00D10EFE"/>
    <w:rsid w:val="00D10F26"/>
    <w:rsid w:val="00D11292"/>
    <w:rsid w:val="00D11987"/>
    <w:rsid w:val="00D12FA1"/>
    <w:rsid w:val="00D1351B"/>
    <w:rsid w:val="00D147F8"/>
    <w:rsid w:val="00D148CE"/>
    <w:rsid w:val="00D15438"/>
    <w:rsid w:val="00D1564D"/>
    <w:rsid w:val="00D15D0E"/>
    <w:rsid w:val="00D15D6A"/>
    <w:rsid w:val="00D160F9"/>
    <w:rsid w:val="00D1694D"/>
    <w:rsid w:val="00D16D80"/>
    <w:rsid w:val="00D1732C"/>
    <w:rsid w:val="00D17FE5"/>
    <w:rsid w:val="00D21058"/>
    <w:rsid w:val="00D210F4"/>
    <w:rsid w:val="00D21E39"/>
    <w:rsid w:val="00D2266E"/>
    <w:rsid w:val="00D22679"/>
    <w:rsid w:val="00D227B5"/>
    <w:rsid w:val="00D24D5A"/>
    <w:rsid w:val="00D26857"/>
    <w:rsid w:val="00D26EF4"/>
    <w:rsid w:val="00D273F3"/>
    <w:rsid w:val="00D2750D"/>
    <w:rsid w:val="00D27C09"/>
    <w:rsid w:val="00D30D79"/>
    <w:rsid w:val="00D311E1"/>
    <w:rsid w:val="00D31780"/>
    <w:rsid w:val="00D31A54"/>
    <w:rsid w:val="00D31A9B"/>
    <w:rsid w:val="00D31B65"/>
    <w:rsid w:val="00D31C74"/>
    <w:rsid w:val="00D3231C"/>
    <w:rsid w:val="00D3291A"/>
    <w:rsid w:val="00D3327A"/>
    <w:rsid w:val="00D33BF7"/>
    <w:rsid w:val="00D3454F"/>
    <w:rsid w:val="00D35C3E"/>
    <w:rsid w:val="00D3670B"/>
    <w:rsid w:val="00D37A2D"/>
    <w:rsid w:val="00D41EFF"/>
    <w:rsid w:val="00D4213C"/>
    <w:rsid w:val="00D4274A"/>
    <w:rsid w:val="00D440E9"/>
    <w:rsid w:val="00D4454B"/>
    <w:rsid w:val="00D44AC8"/>
    <w:rsid w:val="00D455AD"/>
    <w:rsid w:val="00D4672F"/>
    <w:rsid w:val="00D47A34"/>
    <w:rsid w:val="00D50A41"/>
    <w:rsid w:val="00D5319F"/>
    <w:rsid w:val="00D542A7"/>
    <w:rsid w:val="00D546B8"/>
    <w:rsid w:val="00D54AB5"/>
    <w:rsid w:val="00D559E4"/>
    <w:rsid w:val="00D55D31"/>
    <w:rsid w:val="00D57772"/>
    <w:rsid w:val="00D61130"/>
    <w:rsid w:val="00D6155B"/>
    <w:rsid w:val="00D61DDE"/>
    <w:rsid w:val="00D65712"/>
    <w:rsid w:val="00D65AAF"/>
    <w:rsid w:val="00D65F2C"/>
    <w:rsid w:val="00D65F7F"/>
    <w:rsid w:val="00D661AA"/>
    <w:rsid w:val="00D66E49"/>
    <w:rsid w:val="00D670C6"/>
    <w:rsid w:val="00D671CB"/>
    <w:rsid w:val="00D67584"/>
    <w:rsid w:val="00D678E2"/>
    <w:rsid w:val="00D708AD"/>
    <w:rsid w:val="00D708D4"/>
    <w:rsid w:val="00D71241"/>
    <w:rsid w:val="00D7154A"/>
    <w:rsid w:val="00D73B0E"/>
    <w:rsid w:val="00D73CCE"/>
    <w:rsid w:val="00D74590"/>
    <w:rsid w:val="00D74AB3"/>
    <w:rsid w:val="00D75003"/>
    <w:rsid w:val="00D755AD"/>
    <w:rsid w:val="00D75BF8"/>
    <w:rsid w:val="00D76524"/>
    <w:rsid w:val="00D8035D"/>
    <w:rsid w:val="00D806C2"/>
    <w:rsid w:val="00D80A66"/>
    <w:rsid w:val="00D81236"/>
    <w:rsid w:val="00D81544"/>
    <w:rsid w:val="00D8285F"/>
    <w:rsid w:val="00D84823"/>
    <w:rsid w:val="00D84D5F"/>
    <w:rsid w:val="00D85544"/>
    <w:rsid w:val="00D85BD6"/>
    <w:rsid w:val="00D8659A"/>
    <w:rsid w:val="00D86D53"/>
    <w:rsid w:val="00D87160"/>
    <w:rsid w:val="00D90763"/>
    <w:rsid w:val="00D908A0"/>
    <w:rsid w:val="00D9186A"/>
    <w:rsid w:val="00D9318E"/>
    <w:rsid w:val="00D939A4"/>
    <w:rsid w:val="00D942AD"/>
    <w:rsid w:val="00D94A82"/>
    <w:rsid w:val="00D97DDA"/>
    <w:rsid w:val="00DA32D2"/>
    <w:rsid w:val="00DA350E"/>
    <w:rsid w:val="00DA5694"/>
    <w:rsid w:val="00DA6678"/>
    <w:rsid w:val="00DA7781"/>
    <w:rsid w:val="00DB207E"/>
    <w:rsid w:val="00DB34D2"/>
    <w:rsid w:val="00DB43B1"/>
    <w:rsid w:val="00DB43BA"/>
    <w:rsid w:val="00DB4E1A"/>
    <w:rsid w:val="00DB6701"/>
    <w:rsid w:val="00DC103F"/>
    <w:rsid w:val="00DC26A2"/>
    <w:rsid w:val="00DC26B3"/>
    <w:rsid w:val="00DC461C"/>
    <w:rsid w:val="00DC4C89"/>
    <w:rsid w:val="00DC5BE2"/>
    <w:rsid w:val="00DD0450"/>
    <w:rsid w:val="00DD0C30"/>
    <w:rsid w:val="00DD0F93"/>
    <w:rsid w:val="00DD11A6"/>
    <w:rsid w:val="00DD1ECB"/>
    <w:rsid w:val="00DD25DB"/>
    <w:rsid w:val="00DD26A8"/>
    <w:rsid w:val="00DD37AF"/>
    <w:rsid w:val="00DD3BDF"/>
    <w:rsid w:val="00DD44EB"/>
    <w:rsid w:val="00DD45E6"/>
    <w:rsid w:val="00DD51C6"/>
    <w:rsid w:val="00DD64C3"/>
    <w:rsid w:val="00DD6575"/>
    <w:rsid w:val="00DD6F2C"/>
    <w:rsid w:val="00DE0070"/>
    <w:rsid w:val="00DE0CEF"/>
    <w:rsid w:val="00DE0E1F"/>
    <w:rsid w:val="00DE1065"/>
    <w:rsid w:val="00DE18A0"/>
    <w:rsid w:val="00DE2C27"/>
    <w:rsid w:val="00DE3FB9"/>
    <w:rsid w:val="00DE4422"/>
    <w:rsid w:val="00DE4583"/>
    <w:rsid w:val="00DE4B3C"/>
    <w:rsid w:val="00DE4C1D"/>
    <w:rsid w:val="00DE4F36"/>
    <w:rsid w:val="00DE584D"/>
    <w:rsid w:val="00DE5ACB"/>
    <w:rsid w:val="00DF210F"/>
    <w:rsid w:val="00DF2976"/>
    <w:rsid w:val="00DF2B98"/>
    <w:rsid w:val="00DF3E0F"/>
    <w:rsid w:val="00DF4A60"/>
    <w:rsid w:val="00DF5142"/>
    <w:rsid w:val="00DF5864"/>
    <w:rsid w:val="00DF5C96"/>
    <w:rsid w:val="00DF6324"/>
    <w:rsid w:val="00DF649A"/>
    <w:rsid w:val="00DF68D8"/>
    <w:rsid w:val="00DF7242"/>
    <w:rsid w:val="00E0044F"/>
    <w:rsid w:val="00E0382E"/>
    <w:rsid w:val="00E03F4E"/>
    <w:rsid w:val="00E04868"/>
    <w:rsid w:val="00E04EF4"/>
    <w:rsid w:val="00E05797"/>
    <w:rsid w:val="00E0656F"/>
    <w:rsid w:val="00E065BD"/>
    <w:rsid w:val="00E07041"/>
    <w:rsid w:val="00E07621"/>
    <w:rsid w:val="00E07AC8"/>
    <w:rsid w:val="00E13C85"/>
    <w:rsid w:val="00E14238"/>
    <w:rsid w:val="00E143F8"/>
    <w:rsid w:val="00E14E4A"/>
    <w:rsid w:val="00E15A7F"/>
    <w:rsid w:val="00E17237"/>
    <w:rsid w:val="00E17B16"/>
    <w:rsid w:val="00E22203"/>
    <w:rsid w:val="00E22EFB"/>
    <w:rsid w:val="00E2320C"/>
    <w:rsid w:val="00E24A8B"/>
    <w:rsid w:val="00E24D9D"/>
    <w:rsid w:val="00E25267"/>
    <w:rsid w:val="00E254D2"/>
    <w:rsid w:val="00E26045"/>
    <w:rsid w:val="00E276D4"/>
    <w:rsid w:val="00E30DF7"/>
    <w:rsid w:val="00E310F0"/>
    <w:rsid w:val="00E31408"/>
    <w:rsid w:val="00E314FB"/>
    <w:rsid w:val="00E3275F"/>
    <w:rsid w:val="00E368FC"/>
    <w:rsid w:val="00E36996"/>
    <w:rsid w:val="00E403CC"/>
    <w:rsid w:val="00E43264"/>
    <w:rsid w:val="00E439A1"/>
    <w:rsid w:val="00E43D31"/>
    <w:rsid w:val="00E4565F"/>
    <w:rsid w:val="00E47503"/>
    <w:rsid w:val="00E47752"/>
    <w:rsid w:val="00E47FE9"/>
    <w:rsid w:val="00E50583"/>
    <w:rsid w:val="00E50916"/>
    <w:rsid w:val="00E510F7"/>
    <w:rsid w:val="00E516C2"/>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D8D"/>
    <w:rsid w:val="00E71462"/>
    <w:rsid w:val="00E71896"/>
    <w:rsid w:val="00E72484"/>
    <w:rsid w:val="00E72DB0"/>
    <w:rsid w:val="00E7320D"/>
    <w:rsid w:val="00E73C04"/>
    <w:rsid w:val="00E740B6"/>
    <w:rsid w:val="00E74B63"/>
    <w:rsid w:val="00E75F56"/>
    <w:rsid w:val="00E76327"/>
    <w:rsid w:val="00E77597"/>
    <w:rsid w:val="00E8074E"/>
    <w:rsid w:val="00E81170"/>
    <w:rsid w:val="00E819AE"/>
    <w:rsid w:val="00E82C6C"/>
    <w:rsid w:val="00E84249"/>
    <w:rsid w:val="00E86E51"/>
    <w:rsid w:val="00E87F2F"/>
    <w:rsid w:val="00E914F0"/>
    <w:rsid w:val="00E918BC"/>
    <w:rsid w:val="00E91B25"/>
    <w:rsid w:val="00E91D06"/>
    <w:rsid w:val="00E93496"/>
    <w:rsid w:val="00E942CE"/>
    <w:rsid w:val="00E94522"/>
    <w:rsid w:val="00E94C2D"/>
    <w:rsid w:val="00E95071"/>
    <w:rsid w:val="00E954E3"/>
    <w:rsid w:val="00E9684E"/>
    <w:rsid w:val="00E96A82"/>
    <w:rsid w:val="00EA06AC"/>
    <w:rsid w:val="00EA0C0A"/>
    <w:rsid w:val="00EA152B"/>
    <w:rsid w:val="00EA1A01"/>
    <w:rsid w:val="00EA1EAE"/>
    <w:rsid w:val="00EA201D"/>
    <w:rsid w:val="00EA238F"/>
    <w:rsid w:val="00EA23A8"/>
    <w:rsid w:val="00EA34BA"/>
    <w:rsid w:val="00EA402B"/>
    <w:rsid w:val="00EA67E3"/>
    <w:rsid w:val="00EB03FC"/>
    <w:rsid w:val="00EB1594"/>
    <w:rsid w:val="00EB15ED"/>
    <w:rsid w:val="00EB2064"/>
    <w:rsid w:val="00EB2D18"/>
    <w:rsid w:val="00EB4AAC"/>
    <w:rsid w:val="00EB5816"/>
    <w:rsid w:val="00EB6D79"/>
    <w:rsid w:val="00EB7CDD"/>
    <w:rsid w:val="00EC1866"/>
    <w:rsid w:val="00EC18DC"/>
    <w:rsid w:val="00EC1EE6"/>
    <w:rsid w:val="00EC1FE7"/>
    <w:rsid w:val="00EC1FED"/>
    <w:rsid w:val="00EC4888"/>
    <w:rsid w:val="00EC5042"/>
    <w:rsid w:val="00EC601F"/>
    <w:rsid w:val="00EC65EF"/>
    <w:rsid w:val="00ED00C8"/>
    <w:rsid w:val="00ED0205"/>
    <w:rsid w:val="00ED05EE"/>
    <w:rsid w:val="00ED0D0C"/>
    <w:rsid w:val="00ED11A2"/>
    <w:rsid w:val="00ED38F7"/>
    <w:rsid w:val="00ED3BE7"/>
    <w:rsid w:val="00ED40CC"/>
    <w:rsid w:val="00ED412E"/>
    <w:rsid w:val="00ED48CE"/>
    <w:rsid w:val="00ED60E1"/>
    <w:rsid w:val="00ED62B3"/>
    <w:rsid w:val="00ED6346"/>
    <w:rsid w:val="00ED7ACA"/>
    <w:rsid w:val="00EE0BFD"/>
    <w:rsid w:val="00EE0D1C"/>
    <w:rsid w:val="00EE0E3B"/>
    <w:rsid w:val="00EE2E47"/>
    <w:rsid w:val="00EE52BD"/>
    <w:rsid w:val="00EE5959"/>
    <w:rsid w:val="00EE5CFF"/>
    <w:rsid w:val="00EE5D37"/>
    <w:rsid w:val="00EE60E8"/>
    <w:rsid w:val="00EE63AC"/>
    <w:rsid w:val="00EE76D5"/>
    <w:rsid w:val="00EF088A"/>
    <w:rsid w:val="00EF0951"/>
    <w:rsid w:val="00EF0FED"/>
    <w:rsid w:val="00EF160C"/>
    <w:rsid w:val="00EF1C76"/>
    <w:rsid w:val="00EF372E"/>
    <w:rsid w:val="00EF3B5E"/>
    <w:rsid w:val="00EF3CBB"/>
    <w:rsid w:val="00EF4CE9"/>
    <w:rsid w:val="00EF58DF"/>
    <w:rsid w:val="00EF5CF7"/>
    <w:rsid w:val="00EF72DE"/>
    <w:rsid w:val="00EF7B69"/>
    <w:rsid w:val="00F00C31"/>
    <w:rsid w:val="00F012DB"/>
    <w:rsid w:val="00F01BF6"/>
    <w:rsid w:val="00F030AF"/>
    <w:rsid w:val="00F05249"/>
    <w:rsid w:val="00F0567A"/>
    <w:rsid w:val="00F05D4D"/>
    <w:rsid w:val="00F06477"/>
    <w:rsid w:val="00F07154"/>
    <w:rsid w:val="00F07B32"/>
    <w:rsid w:val="00F07D29"/>
    <w:rsid w:val="00F11408"/>
    <w:rsid w:val="00F117C0"/>
    <w:rsid w:val="00F125AC"/>
    <w:rsid w:val="00F12932"/>
    <w:rsid w:val="00F129DA"/>
    <w:rsid w:val="00F158AA"/>
    <w:rsid w:val="00F16214"/>
    <w:rsid w:val="00F16423"/>
    <w:rsid w:val="00F1732F"/>
    <w:rsid w:val="00F17472"/>
    <w:rsid w:val="00F1758F"/>
    <w:rsid w:val="00F20014"/>
    <w:rsid w:val="00F20FA5"/>
    <w:rsid w:val="00F2118E"/>
    <w:rsid w:val="00F21387"/>
    <w:rsid w:val="00F218E7"/>
    <w:rsid w:val="00F24DA9"/>
    <w:rsid w:val="00F25681"/>
    <w:rsid w:val="00F25C86"/>
    <w:rsid w:val="00F25E45"/>
    <w:rsid w:val="00F265E8"/>
    <w:rsid w:val="00F27DF3"/>
    <w:rsid w:val="00F30189"/>
    <w:rsid w:val="00F314D3"/>
    <w:rsid w:val="00F31867"/>
    <w:rsid w:val="00F332FE"/>
    <w:rsid w:val="00F33945"/>
    <w:rsid w:val="00F33E25"/>
    <w:rsid w:val="00F34BE5"/>
    <w:rsid w:val="00F34DC8"/>
    <w:rsid w:val="00F351D9"/>
    <w:rsid w:val="00F35415"/>
    <w:rsid w:val="00F35A77"/>
    <w:rsid w:val="00F370F2"/>
    <w:rsid w:val="00F37E59"/>
    <w:rsid w:val="00F37EC3"/>
    <w:rsid w:val="00F407D6"/>
    <w:rsid w:val="00F4107D"/>
    <w:rsid w:val="00F41C71"/>
    <w:rsid w:val="00F41F8D"/>
    <w:rsid w:val="00F423BA"/>
    <w:rsid w:val="00F42679"/>
    <w:rsid w:val="00F42D58"/>
    <w:rsid w:val="00F442AD"/>
    <w:rsid w:val="00F46DD3"/>
    <w:rsid w:val="00F4784A"/>
    <w:rsid w:val="00F51116"/>
    <w:rsid w:val="00F51AD1"/>
    <w:rsid w:val="00F52653"/>
    <w:rsid w:val="00F52FA1"/>
    <w:rsid w:val="00F53225"/>
    <w:rsid w:val="00F539F2"/>
    <w:rsid w:val="00F5487D"/>
    <w:rsid w:val="00F54E8D"/>
    <w:rsid w:val="00F5635B"/>
    <w:rsid w:val="00F61119"/>
    <w:rsid w:val="00F624C6"/>
    <w:rsid w:val="00F6282F"/>
    <w:rsid w:val="00F64F0C"/>
    <w:rsid w:val="00F655E1"/>
    <w:rsid w:val="00F66FE7"/>
    <w:rsid w:val="00F67267"/>
    <w:rsid w:val="00F67F9D"/>
    <w:rsid w:val="00F7066A"/>
    <w:rsid w:val="00F70C75"/>
    <w:rsid w:val="00F72814"/>
    <w:rsid w:val="00F72E27"/>
    <w:rsid w:val="00F74524"/>
    <w:rsid w:val="00F74975"/>
    <w:rsid w:val="00F7544F"/>
    <w:rsid w:val="00F7582E"/>
    <w:rsid w:val="00F75CD5"/>
    <w:rsid w:val="00F767DB"/>
    <w:rsid w:val="00F76AC2"/>
    <w:rsid w:val="00F76B30"/>
    <w:rsid w:val="00F77119"/>
    <w:rsid w:val="00F77152"/>
    <w:rsid w:val="00F77DA2"/>
    <w:rsid w:val="00F8100A"/>
    <w:rsid w:val="00F8175F"/>
    <w:rsid w:val="00F81EAB"/>
    <w:rsid w:val="00F8254D"/>
    <w:rsid w:val="00F82E1C"/>
    <w:rsid w:val="00F82F91"/>
    <w:rsid w:val="00F84008"/>
    <w:rsid w:val="00F844D4"/>
    <w:rsid w:val="00F87340"/>
    <w:rsid w:val="00F916F0"/>
    <w:rsid w:val="00F922BC"/>
    <w:rsid w:val="00F9258C"/>
    <w:rsid w:val="00F9357C"/>
    <w:rsid w:val="00F937CF"/>
    <w:rsid w:val="00F93E58"/>
    <w:rsid w:val="00F95B36"/>
    <w:rsid w:val="00F964EC"/>
    <w:rsid w:val="00F9651C"/>
    <w:rsid w:val="00F96E3D"/>
    <w:rsid w:val="00F97EED"/>
    <w:rsid w:val="00FA00C7"/>
    <w:rsid w:val="00FA18D7"/>
    <w:rsid w:val="00FA2B33"/>
    <w:rsid w:val="00FA3257"/>
    <w:rsid w:val="00FA348C"/>
    <w:rsid w:val="00FA39DA"/>
    <w:rsid w:val="00FA6EE5"/>
    <w:rsid w:val="00FA7190"/>
    <w:rsid w:val="00FB0480"/>
    <w:rsid w:val="00FB37A2"/>
    <w:rsid w:val="00FB3AEE"/>
    <w:rsid w:val="00FB52E1"/>
    <w:rsid w:val="00FB5371"/>
    <w:rsid w:val="00FB7688"/>
    <w:rsid w:val="00FC033D"/>
    <w:rsid w:val="00FC1674"/>
    <w:rsid w:val="00FC26A9"/>
    <w:rsid w:val="00FC3A89"/>
    <w:rsid w:val="00FC40BD"/>
    <w:rsid w:val="00FC5026"/>
    <w:rsid w:val="00FC523A"/>
    <w:rsid w:val="00FC637E"/>
    <w:rsid w:val="00FC7DEA"/>
    <w:rsid w:val="00FC7F28"/>
    <w:rsid w:val="00FD004A"/>
    <w:rsid w:val="00FD1495"/>
    <w:rsid w:val="00FD2284"/>
    <w:rsid w:val="00FD237A"/>
    <w:rsid w:val="00FD342D"/>
    <w:rsid w:val="00FD37D8"/>
    <w:rsid w:val="00FD39DB"/>
    <w:rsid w:val="00FD50D6"/>
    <w:rsid w:val="00FD55C9"/>
    <w:rsid w:val="00FD7128"/>
    <w:rsid w:val="00FD7BD2"/>
    <w:rsid w:val="00FE0063"/>
    <w:rsid w:val="00FE064D"/>
    <w:rsid w:val="00FE08F0"/>
    <w:rsid w:val="00FE1943"/>
    <w:rsid w:val="00FE284B"/>
    <w:rsid w:val="00FE4524"/>
    <w:rsid w:val="00FE46AF"/>
    <w:rsid w:val="00FE49CD"/>
    <w:rsid w:val="00FE5951"/>
    <w:rsid w:val="00FE5AC6"/>
    <w:rsid w:val="00FE629D"/>
    <w:rsid w:val="00FE6875"/>
    <w:rsid w:val="00FE6B88"/>
    <w:rsid w:val="00FE73E4"/>
    <w:rsid w:val="00FE7A9D"/>
    <w:rsid w:val="00FE7D2C"/>
    <w:rsid w:val="00FE7FDC"/>
    <w:rsid w:val="00FF090F"/>
    <w:rsid w:val="00FF1DA7"/>
    <w:rsid w:val="00FF2207"/>
    <w:rsid w:val="00FF2CE9"/>
    <w:rsid w:val="00FF322C"/>
    <w:rsid w:val="00FF3F69"/>
    <w:rsid w:val="00FF52AF"/>
    <w:rsid w:val="00FF52F3"/>
    <w:rsid w:val="00FF579E"/>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548495993">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3</TotalTime>
  <Pages>17</Pages>
  <Words>8843</Words>
  <Characters>44220</Characters>
  <Application>Microsoft Office Word</Application>
  <DocSecurity>0</DocSecurity>
  <Lines>368</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335</cp:revision>
  <dcterms:created xsi:type="dcterms:W3CDTF">2022-07-31T06:36:00Z</dcterms:created>
  <dcterms:modified xsi:type="dcterms:W3CDTF">2022-08-14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